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BD1F22" w:rsidRDefault="00BD1F2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BD1F22" w:rsidRDefault="00BD1F2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9C128F"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commentRangeStart w:id="135"/>
      <w:r>
        <w:rPr>
          <w:lang w:val="en-GB"/>
        </w:rPr>
        <w:t>mzTab-v</w:t>
      </w:r>
      <w:r w:rsidR="006C1B14">
        <w:rPr>
          <w:lang w:val="en-GB"/>
        </w:rPr>
        <w:t>ersion</w:t>
      </w:r>
      <w:commentRangeEnd w:id="135"/>
      <w:r w:rsidR="00CF2AE2">
        <w:rPr>
          <w:rStyle w:val="CommentReference"/>
          <w:rFonts w:ascii="Arial" w:hAnsi="Arial"/>
          <w:b w:val="0"/>
          <w:bCs w:val="0"/>
        </w:rPr>
        <w:commentReference w:id="13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77777777" w:rsidR="00A74E2B" w:rsidRDefault="00A74E2B" w:rsidP="00A74E2B">
            <w:pPr>
              <w:rPr>
                <w:lang w:val="en-GB"/>
              </w:rPr>
            </w:pPr>
            <w:r>
              <w:rPr>
                <w:lang w:val="en-GB"/>
              </w:rPr>
              <w:t xml:space="preserve">The type of small molecule search engine score MUST be reported as a CV parameter [1-n].  </w:t>
            </w:r>
          </w:p>
          <w:p w14:paraId="5C88C49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6"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commentRangeStart w:id="137"/>
      <w:r>
        <w:rPr>
          <w:lang w:val="en-GB"/>
        </w:rPr>
        <w:t>fixed_</w:t>
      </w:r>
      <w:r w:rsidR="007A1183" w:rsidRPr="00F2225A">
        <w:rPr>
          <w:lang w:val="en-GB"/>
        </w:rPr>
        <w:t>mod</w:t>
      </w:r>
      <w:r w:rsidR="005064C2">
        <w:rPr>
          <w:lang w:val="en-GB"/>
        </w:rPr>
        <w:t>[1-n]</w:t>
      </w:r>
      <w:commentRangeEnd w:id="137"/>
      <w:r w:rsidR="00262E9E">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450FE1F1" w14:textId="246AB7FC" w:rsidR="00DC7117" w:rsidRDefault="00DC7117" w:rsidP="00DC7117">
      <w:pPr>
        <w:pStyle w:val="Heading3"/>
        <w:rPr>
          <w:lang w:val="en-GB"/>
        </w:rPr>
      </w:pPr>
      <w:r>
        <w:rPr>
          <w:lang w:val="en-GB"/>
        </w:rPr>
        <w:t>small_molecule-</w:t>
      </w:r>
      <w:r>
        <w:rPr>
          <w:lang w:val="en-GB"/>
        </w:rPr>
        <w:t>database[1-n]</w:t>
      </w:r>
      <w:r w:rsidR="009C1390">
        <w:rPr>
          <w:lang w:val="en-GB"/>
        </w:rPr>
        <w:t>-</w:t>
      </w:r>
      <w:r w:rsidR="0020557B">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795"/>
        <w:gridCol w:w="8393"/>
      </w:tblGrid>
      <w:tr w:rsidR="00DC7117" w14:paraId="0C28916A" w14:textId="77777777" w:rsidTr="00DC7117">
        <w:trPr>
          <w:trHeight w:val="656"/>
        </w:trPr>
        <w:tc>
          <w:tcPr>
            <w:tcW w:w="1617" w:type="dxa"/>
            <w:vAlign w:val="center"/>
          </w:tcPr>
          <w:p w14:paraId="0D5BA28F" w14:textId="77777777" w:rsidR="00DC7117" w:rsidRPr="00EC2317" w:rsidRDefault="00DC7117" w:rsidP="00DB60F7">
            <w:pPr>
              <w:rPr>
                <w:b/>
                <w:lang w:val="en-GB"/>
              </w:rPr>
            </w:pPr>
            <w:r w:rsidRPr="00EC2317">
              <w:rPr>
                <w:b/>
                <w:lang w:val="en-GB"/>
              </w:rPr>
              <w:t>Description:</w:t>
            </w:r>
          </w:p>
        </w:tc>
        <w:tc>
          <w:tcPr>
            <w:tcW w:w="8571" w:type="dxa"/>
          </w:tcPr>
          <w:p w14:paraId="0F7810C8" w14:textId="79C4C4EA" w:rsidR="00DC7117" w:rsidRPr="00EC2317" w:rsidRDefault="00DC7117" w:rsidP="00DB60F7">
            <w:pPr>
              <w:rPr>
                <w:lang w:val="en-GB"/>
              </w:rPr>
            </w:pPr>
            <w:r>
              <w:rPr>
                <w:lang w:val="en-GB"/>
              </w:rPr>
              <w:t>The description of databases used in the small molecule section. TO COMPLETE</w:t>
            </w:r>
          </w:p>
        </w:tc>
      </w:tr>
      <w:tr w:rsidR="00DC7117" w14:paraId="44A131DA" w14:textId="77777777" w:rsidTr="00DB60F7">
        <w:tc>
          <w:tcPr>
            <w:tcW w:w="1617" w:type="dxa"/>
            <w:vAlign w:val="center"/>
          </w:tcPr>
          <w:p w14:paraId="0B5F514C" w14:textId="77777777" w:rsidR="00DC7117" w:rsidRPr="00EC2317" w:rsidRDefault="00DC7117" w:rsidP="00DB60F7">
            <w:pPr>
              <w:rPr>
                <w:b/>
                <w:lang w:val="en-GB"/>
              </w:rPr>
            </w:pPr>
            <w:r w:rsidRPr="00EC2317">
              <w:rPr>
                <w:b/>
                <w:lang w:val="en-GB"/>
              </w:rPr>
              <w:t>Type:</w:t>
            </w:r>
          </w:p>
        </w:tc>
        <w:tc>
          <w:tcPr>
            <w:tcW w:w="8571" w:type="dxa"/>
          </w:tcPr>
          <w:p w14:paraId="62BE9684" w14:textId="3BC275A4" w:rsidR="00DC7117" w:rsidRPr="00EC2317" w:rsidRDefault="0020557B" w:rsidP="00DB60F7">
            <w:pPr>
              <w:rPr>
                <w:lang w:val="en-GB"/>
              </w:rPr>
            </w:pPr>
            <w:r>
              <w:rPr>
                <w:lang w:val="en-GB"/>
              </w:rPr>
              <w:t>Param</w:t>
            </w:r>
          </w:p>
        </w:tc>
      </w:tr>
      <w:tr w:rsidR="00DC7117" w14:paraId="6FEB41DD" w14:textId="77777777" w:rsidTr="00DB60F7">
        <w:tc>
          <w:tcPr>
            <w:tcW w:w="1617" w:type="dxa"/>
            <w:vAlign w:val="center"/>
          </w:tcPr>
          <w:p w14:paraId="7702413F" w14:textId="77777777" w:rsidR="00DC7117" w:rsidRPr="00EC2317" w:rsidRDefault="00DC7117" w:rsidP="00DB60F7">
            <w:pPr>
              <w:rPr>
                <w:b/>
                <w:lang w:val="en-GB"/>
              </w:rPr>
            </w:pPr>
            <w:commentRangeStart w:id="138"/>
            <w:r>
              <w:rPr>
                <w:b/>
                <w:lang w:val="en-GB"/>
              </w:rPr>
              <w:t>Mandatory</w:t>
            </w:r>
            <w:commentRangeEnd w:id="138"/>
            <w:r>
              <w:rPr>
                <w:rStyle w:val="CommentReference"/>
              </w:rPr>
              <w:commentReference w:id="138"/>
            </w:r>
          </w:p>
        </w:tc>
        <w:tc>
          <w:tcPr>
            <w:tcW w:w="8571" w:type="dxa"/>
          </w:tcPr>
          <w:tbl>
            <w:tblPr>
              <w:tblStyle w:val="TableGrid"/>
              <w:tblW w:w="0" w:type="auto"/>
              <w:tblLook w:val="04A0" w:firstRow="1" w:lastRow="0" w:firstColumn="1" w:lastColumn="0" w:noHBand="0" w:noVBand="1"/>
            </w:tblPr>
            <w:tblGrid>
              <w:gridCol w:w="1195"/>
              <w:gridCol w:w="901"/>
              <w:gridCol w:w="901"/>
            </w:tblGrid>
            <w:tr w:rsidR="00DC7117" w:rsidRPr="00AB45A3" w14:paraId="65AB482B" w14:textId="77777777" w:rsidTr="00DB60F7">
              <w:tc>
                <w:tcPr>
                  <w:tcW w:w="0" w:type="auto"/>
                  <w:tcBorders>
                    <w:top w:val="nil"/>
                    <w:left w:val="nil"/>
                  </w:tcBorders>
                </w:tcPr>
                <w:p w14:paraId="2C8E11E9" w14:textId="77777777" w:rsidR="00DC7117" w:rsidRPr="00AB45A3" w:rsidRDefault="00DC7117" w:rsidP="00DB60F7">
                  <w:pPr>
                    <w:jc w:val="center"/>
                    <w:rPr>
                      <w:sz w:val="16"/>
                      <w:szCs w:val="16"/>
                      <w:lang w:val="en-GB"/>
                    </w:rPr>
                  </w:pPr>
                </w:p>
              </w:tc>
              <w:tc>
                <w:tcPr>
                  <w:tcW w:w="0" w:type="auto"/>
                </w:tcPr>
                <w:p w14:paraId="6151F394" w14:textId="77777777" w:rsidR="00DC7117" w:rsidRPr="00AB45A3" w:rsidRDefault="00DC7117" w:rsidP="00DB60F7">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DB60F7">
                  <w:pPr>
                    <w:jc w:val="center"/>
                    <w:rPr>
                      <w:sz w:val="16"/>
                      <w:szCs w:val="16"/>
                      <w:lang w:val="en-GB"/>
                    </w:rPr>
                  </w:pPr>
                  <w:r w:rsidRPr="00AB45A3">
                    <w:rPr>
                      <w:sz w:val="16"/>
                      <w:szCs w:val="16"/>
                      <w:lang w:val="en-GB"/>
                    </w:rPr>
                    <w:t>Complete</w:t>
                  </w:r>
                </w:p>
              </w:tc>
            </w:tr>
            <w:tr w:rsidR="00DC7117" w:rsidRPr="00AB45A3" w14:paraId="7CBC418C" w14:textId="77777777" w:rsidTr="00DB60F7">
              <w:tc>
                <w:tcPr>
                  <w:tcW w:w="0" w:type="auto"/>
                </w:tcPr>
                <w:p w14:paraId="76FC98B2" w14:textId="77777777" w:rsidR="00DC7117" w:rsidRPr="00AB45A3" w:rsidRDefault="00DC7117" w:rsidP="00DB60F7">
                  <w:pPr>
                    <w:rPr>
                      <w:sz w:val="16"/>
                      <w:szCs w:val="16"/>
                      <w:lang w:val="en-GB"/>
                    </w:rPr>
                  </w:pPr>
                  <w:r w:rsidRPr="00AB45A3">
                    <w:rPr>
                      <w:sz w:val="16"/>
                      <w:szCs w:val="16"/>
                      <w:lang w:val="en-GB"/>
                    </w:rPr>
                    <w:t>Quantification</w:t>
                  </w:r>
                </w:p>
              </w:tc>
              <w:tc>
                <w:tcPr>
                  <w:tcW w:w="0" w:type="auto"/>
                </w:tcPr>
                <w:p w14:paraId="537AE743" w14:textId="77777777" w:rsidR="00DC7117" w:rsidRPr="00AB45A3" w:rsidRDefault="00DC7117"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D06E642" w14:textId="77777777" w:rsidR="00DC7117" w:rsidRPr="00AB45A3" w:rsidRDefault="00DC7117"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DC7117" w:rsidRPr="00AB45A3" w14:paraId="156273AB" w14:textId="77777777" w:rsidTr="00DB60F7">
              <w:tc>
                <w:tcPr>
                  <w:tcW w:w="0" w:type="auto"/>
                </w:tcPr>
                <w:p w14:paraId="5D2B9450" w14:textId="77777777" w:rsidR="00DC7117" w:rsidRPr="00AB45A3" w:rsidRDefault="00DC7117" w:rsidP="00DB60F7">
                  <w:pPr>
                    <w:rPr>
                      <w:sz w:val="16"/>
                      <w:szCs w:val="16"/>
                      <w:lang w:val="en-GB"/>
                    </w:rPr>
                  </w:pPr>
                  <w:r w:rsidRPr="00AB45A3">
                    <w:rPr>
                      <w:sz w:val="16"/>
                      <w:szCs w:val="16"/>
                      <w:lang w:val="en-GB"/>
                    </w:rPr>
                    <w:t>Identification</w:t>
                  </w:r>
                </w:p>
              </w:tc>
              <w:tc>
                <w:tcPr>
                  <w:tcW w:w="0" w:type="auto"/>
                </w:tcPr>
                <w:p w14:paraId="6BE5B606" w14:textId="77777777" w:rsidR="00DC7117" w:rsidRPr="00AB45A3" w:rsidRDefault="00DC7117" w:rsidP="00DB60F7">
                  <w:pPr>
                    <w:jc w:val="center"/>
                    <w:rPr>
                      <w:sz w:val="16"/>
                      <w:szCs w:val="16"/>
                      <w:lang w:val="en-GB"/>
                    </w:rPr>
                  </w:pPr>
                </w:p>
              </w:tc>
              <w:tc>
                <w:tcPr>
                  <w:tcW w:w="0" w:type="auto"/>
                </w:tcPr>
                <w:p w14:paraId="6684F2C6" w14:textId="77777777" w:rsidR="00DC7117" w:rsidRPr="00AB45A3" w:rsidRDefault="00DC7117" w:rsidP="00DB60F7">
                  <w:pPr>
                    <w:jc w:val="center"/>
                    <w:rPr>
                      <w:sz w:val="16"/>
                      <w:szCs w:val="16"/>
                      <w:lang w:val="en-GB"/>
                    </w:rPr>
                  </w:pPr>
                </w:p>
              </w:tc>
            </w:tr>
          </w:tbl>
          <w:p w14:paraId="7CFC2383" w14:textId="77777777" w:rsidR="00DC7117" w:rsidRPr="00AB45A3" w:rsidRDefault="00DC7117" w:rsidP="00DB60F7">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small molecule</w:t>
            </w:r>
            <w:r w:rsidRPr="00AB45A3">
              <w:rPr>
                <w:sz w:val="16"/>
                <w:szCs w:val="16"/>
                <w:lang w:val="en-GB"/>
              </w:rPr>
              <w:t xml:space="preserve"> section is present</w:t>
            </w:r>
          </w:p>
        </w:tc>
      </w:tr>
      <w:tr w:rsidR="00DC7117" w14:paraId="1386FB48" w14:textId="77777777" w:rsidTr="00DB60F7">
        <w:tc>
          <w:tcPr>
            <w:tcW w:w="1617" w:type="dxa"/>
            <w:vAlign w:val="center"/>
          </w:tcPr>
          <w:p w14:paraId="2F4A9D11" w14:textId="77777777" w:rsidR="00DC7117" w:rsidRPr="00EC2317" w:rsidRDefault="00DC7117" w:rsidP="00DB60F7">
            <w:pPr>
              <w:rPr>
                <w:b/>
                <w:lang w:val="en-GB"/>
              </w:rPr>
            </w:pPr>
            <w:r w:rsidRPr="00EC2317">
              <w:rPr>
                <w:b/>
                <w:lang w:val="en-GB"/>
              </w:rPr>
              <w:t>Example:</w:t>
            </w:r>
          </w:p>
        </w:tc>
        <w:tc>
          <w:tcPr>
            <w:tcW w:w="8571" w:type="dxa"/>
          </w:tcPr>
          <w:p w14:paraId="5C7870A9" w14:textId="77777777" w:rsidR="00DC7117" w:rsidRPr="00E92C27" w:rsidRDefault="00DC7117" w:rsidP="00DB60F7">
            <w:pPr>
              <w:pStyle w:val="Code"/>
              <w:rPr>
                <w:rFonts w:cs="Courier New"/>
              </w:rPr>
            </w:pPr>
            <w:r w:rsidRPr="00DC7117">
              <w:rPr>
                <w:rFonts w:cs="Courier New"/>
                <w:highlight w:val="yellow"/>
              </w:rPr>
              <w:t>MTD  small_molecule-quantification_unit  [PRIDE, PRIDE:0000395, Ratio, ]</w:t>
            </w:r>
          </w:p>
        </w:tc>
      </w:tr>
    </w:tbl>
    <w:p w14:paraId="1873C8AC" w14:textId="65EE6AF5" w:rsidR="00DC7117" w:rsidRDefault="00DC7117" w:rsidP="00DC7117">
      <w:pPr>
        <w:pStyle w:val="Heading3"/>
        <w:rPr>
          <w:lang w:val="en-GB"/>
        </w:rPr>
      </w:pPr>
      <w:r>
        <w:rPr>
          <w:lang w:val="en-GB"/>
        </w:rPr>
        <w:t>small_molecule-database[1-n]</w:t>
      </w:r>
      <w:r w:rsidR="009C1390">
        <w:rPr>
          <w:lang w:val="en-GB"/>
        </w:rPr>
        <w:t>-</w:t>
      </w:r>
      <w:r w:rsidR="0020557B">
        <w:rPr>
          <w:lang w:val="en-GB"/>
        </w:rPr>
        <w:t>prefix</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178"/>
        <w:gridCol w:w="8393"/>
      </w:tblGrid>
      <w:tr w:rsidR="00DC7117" w14:paraId="3564F7E0" w14:textId="77777777" w:rsidTr="00DB60F7">
        <w:tc>
          <w:tcPr>
            <w:tcW w:w="1617" w:type="dxa"/>
            <w:vAlign w:val="center"/>
          </w:tcPr>
          <w:p w14:paraId="2CE63332" w14:textId="77777777" w:rsidR="00DC7117" w:rsidRPr="00EC2317" w:rsidRDefault="00DC7117" w:rsidP="00DB60F7">
            <w:pPr>
              <w:rPr>
                <w:b/>
                <w:lang w:val="en-GB"/>
              </w:rPr>
            </w:pPr>
            <w:r w:rsidRPr="00EC2317">
              <w:rPr>
                <w:b/>
                <w:lang w:val="en-GB"/>
              </w:rPr>
              <w:t>Description:</w:t>
            </w:r>
          </w:p>
        </w:tc>
        <w:tc>
          <w:tcPr>
            <w:tcW w:w="8571" w:type="dxa"/>
            <w:gridSpan w:val="2"/>
          </w:tcPr>
          <w:p w14:paraId="1646CE4C" w14:textId="2B101EFD" w:rsidR="00DC7117" w:rsidRPr="00EC2317" w:rsidRDefault="00DC7117" w:rsidP="00DB60F7">
            <w:pPr>
              <w:rPr>
                <w:lang w:val="en-GB"/>
              </w:rPr>
            </w:pPr>
            <w:r>
              <w:rPr>
                <w:lang w:val="en-GB"/>
              </w:rPr>
              <w:t>The prefix used in the “identifier” column of SML and SME tables</w:t>
            </w:r>
          </w:p>
        </w:tc>
      </w:tr>
      <w:tr w:rsidR="00DC7117" w14:paraId="066E2A4F" w14:textId="77777777" w:rsidTr="00DB60F7">
        <w:tc>
          <w:tcPr>
            <w:tcW w:w="1617" w:type="dxa"/>
            <w:vAlign w:val="center"/>
          </w:tcPr>
          <w:p w14:paraId="7D86240A" w14:textId="77777777" w:rsidR="00DC7117" w:rsidRPr="00EC2317" w:rsidRDefault="00DC7117" w:rsidP="00DB60F7">
            <w:pPr>
              <w:rPr>
                <w:b/>
                <w:lang w:val="en-GB"/>
              </w:rPr>
            </w:pPr>
            <w:r w:rsidRPr="00EC2317">
              <w:rPr>
                <w:b/>
                <w:lang w:val="en-GB"/>
              </w:rPr>
              <w:t>Type:</w:t>
            </w:r>
          </w:p>
        </w:tc>
        <w:tc>
          <w:tcPr>
            <w:tcW w:w="8571" w:type="dxa"/>
            <w:gridSpan w:val="2"/>
          </w:tcPr>
          <w:p w14:paraId="1E218168" w14:textId="319A29BD" w:rsidR="00DC7117" w:rsidRPr="00EC2317" w:rsidRDefault="00610B10" w:rsidP="00DB60F7">
            <w:pPr>
              <w:rPr>
                <w:lang w:val="en-GB"/>
              </w:rPr>
            </w:pPr>
            <w:r>
              <w:rPr>
                <w:lang w:val="en-GB"/>
              </w:rPr>
              <w:t>String</w:t>
            </w:r>
          </w:p>
        </w:tc>
      </w:tr>
      <w:tr w:rsidR="00DC7117" w14:paraId="695FABA9" w14:textId="77777777" w:rsidTr="00DB60F7">
        <w:tc>
          <w:tcPr>
            <w:tcW w:w="1617" w:type="dxa"/>
            <w:vAlign w:val="center"/>
          </w:tcPr>
          <w:p w14:paraId="4B59BCAA" w14:textId="77777777" w:rsidR="00DC7117" w:rsidRPr="00EC2317" w:rsidRDefault="00DC7117" w:rsidP="00DB60F7">
            <w:pPr>
              <w:rPr>
                <w:b/>
                <w:lang w:val="en-GB"/>
              </w:rPr>
            </w:pPr>
            <w:r>
              <w:rPr>
                <w:b/>
                <w:lang w:val="en-GB"/>
              </w:rPr>
              <w:t>Mandatory</w:t>
            </w:r>
          </w:p>
        </w:tc>
        <w:tc>
          <w:tcPr>
            <w:tcW w:w="8571" w:type="dxa"/>
            <w:gridSpan w:val="2"/>
          </w:tcPr>
          <w:tbl>
            <w:tblPr>
              <w:tblStyle w:val="TableGrid"/>
              <w:tblW w:w="0" w:type="auto"/>
              <w:tblLook w:val="04A0" w:firstRow="1" w:lastRow="0" w:firstColumn="1" w:lastColumn="0" w:noHBand="0" w:noVBand="1"/>
            </w:tblPr>
            <w:tblGrid>
              <w:gridCol w:w="1195"/>
              <w:gridCol w:w="901"/>
              <w:gridCol w:w="901"/>
            </w:tblGrid>
            <w:tr w:rsidR="00DC7117" w:rsidRPr="00610B10" w14:paraId="3DDBF50E" w14:textId="77777777" w:rsidTr="00DB60F7">
              <w:tc>
                <w:tcPr>
                  <w:tcW w:w="0" w:type="auto"/>
                  <w:tcBorders>
                    <w:top w:val="nil"/>
                    <w:left w:val="nil"/>
                  </w:tcBorders>
                </w:tcPr>
                <w:p w14:paraId="4CA7A6CA" w14:textId="77777777" w:rsidR="00DC7117" w:rsidRPr="00610B10" w:rsidRDefault="00DC7117" w:rsidP="00DB60F7">
                  <w:pPr>
                    <w:jc w:val="center"/>
                    <w:rPr>
                      <w:sz w:val="16"/>
                      <w:szCs w:val="16"/>
                      <w:highlight w:val="yellow"/>
                      <w:lang w:val="en-GB"/>
                    </w:rPr>
                  </w:pPr>
                </w:p>
              </w:tc>
              <w:tc>
                <w:tcPr>
                  <w:tcW w:w="0" w:type="auto"/>
                </w:tcPr>
                <w:p w14:paraId="56B675D6" w14:textId="77777777" w:rsidR="00DC7117" w:rsidRPr="00610B10" w:rsidRDefault="00DC7117" w:rsidP="00DB60F7">
                  <w:pPr>
                    <w:jc w:val="center"/>
                    <w:rPr>
                      <w:sz w:val="16"/>
                      <w:szCs w:val="16"/>
                      <w:highlight w:val="yellow"/>
                      <w:lang w:val="en-GB"/>
                    </w:rPr>
                  </w:pPr>
                  <w:r w:rsidRPr="00610B10">
                    <w:rPr>
                      <w:sz w:val="16"/>
                      <w:szCs w:val="16"/>
                      <w:highlight w:val="yellow"/>
                      <w:lang w:val="en-GB"/>
                    </w:rPr>
                    <w:t>Summary</w:t>
                  </w:r>
                </w:p>
              </w:tc>
              <w:tc>
                <w:tcPr>
                  <w:tcW w:w="0" w:type="auto"/>
                </w:tcPr>
                <w:p w14:paraId="30D38682" w14:textId="77777777" w:rsidR="00DC7117" w:rsidRPr="00610B10" w:rsidRDefault="00DC7117" w:rsidP="00DB60F7">
                  <w:pPr>
                    <w:jc w:val="center"/>
                    <w:rPr>
                      <w:sz w:val="16"/>
                      <w:szCs w:val="16"/>
                      <w:highlight w:val="yellow"/>
                      <w:lang w:val="en-GB"/>
                    </w:rPr>
                  </w:pPr>
                  <w:r w:rsidRPr="00610B10">
                    <w:rPr>
                      <w:sz w:val="16"/>
                      <w:szCs w:val="16"/>
                      <w:highlight w:val="yellow"/>
                      <w:lang w:val="en-GB"/>
                    </w:rPr>
                    <w:t>Complete</w:t>
                  </w:r>
                </w:p>
              </w:tc>
            </w:tr>
            <w:tr w:rsidR="00DC7117" w:rsidRPr="00610B10" w14:paraId="51515493" w14:textId="77777777" w:rsidTr="00DB60F7">
              <w:tc>
                <w:tcPr>
                  <w:tcW w:w="0" w:type="auto"/>
                </w:tcPr>
                <w:p w14:paraId="3A54ED08" w14:textId="77777777" w:rsidR="00DC7117" w:rsidRPr="00610B10" w:rsidRDefault="00DC7117" w:rsidP="00DB60F7">
                  <w:pPr>
                    <w:rPr>
                      <w:sz w:val="16"/>
                      <w:szCs w:val="16"/>
                      <w:highlight w:val="yellow"/>
                      <w:lang w:val="en-GB"/>
                    </w:rPr>
                  </w:pPr>
                  <w:r w:rsidRPr="00610B10">
                    <w:rPr>
                      <w:sz w:val="16"/>
                      <w:szCs w:val="16"/>
                      <w:highlight w:val="yellow"/>
                      <w:lang w:val="en-GB"/>
                    </w:rPr>
                    <w:t>Quantification</w:t>
                  </w:r>
                </w:p>
              </w:tc>
              <w:tc>
                <w:tcPr>
                  <w:tcW w:w="0" w:type="auto"/>
                </w:tcPr>
                <w:p w14:paraId="671628AA" w14:textId="77777777" w:rsidR="00DC7117" w:rsidRPr="00610B10" w:rsidRDefault="00DC7117"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822FD04" w14:textId="77777777" w:rsidR="00DC7117" w:rsidRPr="00610B10" w:rsidRDefault="00DC7117"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DC7117" w:rsidRPr="00610B10" w14:paraId="4C0C2DEC" w14:textId="77777777" w:rsidTr="00DB60F7">
              <w:tc>
                <w:tcPr>
                  <w:tcW w:w="0" w:type="auto"/>
                </w:tcPr>
                <w:p w14:paraId="3826683D" w14:textId="77777777" w:rsidR="00DC7117" w:rsidRPr="00610B10" w:rsidRDefault="00DC7117" w:rsidP="00DB60F7">
                  <w:pPr>
                    <w:rPr>
                      <w:sz w:val="16"/>
                      <w:szCs w:val="16"/>
                      <w:highlight w:val="yellow"/>
                      <w:lang w:val="en-GB"/>
                    </w:rPr>
                  </w:pPr>
                  <w:r w:rsidRPr="00610B10">
                    <w:rPr>
                      <w:sz w:val="16"/>
                      <w:szCs w:val="16"/>
                      <w:highlight w:val="yellow"/>
                      <w:lang w:val="en-GB"/>
                    </w:rPr>
                    <w:t>Identification</w:t>
                  </w:r>
                </w:p>
              </w:tc>
              <w:tc>
                <w:tcPr>
                  <w:tcW w:w="0" w:type="auto"/>
                </w:tcPr>
                <w:p w14:paraId="3479C806" w14:textId="77777777" w:rsidR="00DC7117" w:rsidRPr="00610B10" w:rsidRDefault="00DC7117" w:rsidP="00DB60F7">
                  <w:pPr>
                    <w:jc w:val="center"/>
                    <w:rPr>
                      <w:sz w:val="16"/>
                      <w:szCs w:val="16"/>
                      <w:highlight w:val="yellow"/>
                      <w:lang w:val="en-GB"/>
                    </w:rPr>
                  </w:pPr>
                </w:p>
              </w:tc>
              <w:tc>
                <w:tcPr>
                  <w:tcW w:w="0" w:type="auto"/>
                </w:tcPr>
                <w:p w14:paraId="3EFB5C2E" w14:textId="77777777" w:rsidR="00DC7117" w:rsidRPr="00610B10" w:rsidRDefault="00DC7117" w:rsidP="00DB60F7">
                  <w:pPr>
                    <w:jc w:val="center"/>
                    <w:rPr>
                      <w:sz w:val="16"/>
                      <w:szCs w:val="16"/>
                      <w:highlight w:val="yellow"/>
                      <w:lang w:val="en-GB"/>
                    </w:rPr>
                  </w:pPr>
                </w:p>
              </w:tc>
            </w:tr>
          </w:tbl>
          <w:p w14:paraId="0A4A8F14" w14:textId="77777777" w:rsidR="00DC7117" w:rsidRPr="00610B10" w:rsidRDefault="00DC7117"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DC7117" w14:paraId="26AEA855" w14:textId="77777777" w:rsidTr="00DB60F7">
        <w:tc>
          <w:tcPr>
            <w:tcW w:w="1617" w:type="dxa"/>
            <w:vAlign w:val="center"/>
          </w:tcPr>
          <w:p w14:paraId="1649517B" w14:textId="77777777" w:rsidR="00DC7117" w:rsidRPr="00EC2317" w:rsidRDefault="00DC7117" w:rsidP="00DB60F7">
            <w:pPr>
              <w:rPr>
                <w:b/>
                <w:lang w:val="en-GB"/>
              </w:rPr>
            </w:pPr>
            <w:r w:rsidRPr="00EC2317">
              <w:rPr>
                <w:b/>
                <w:lang w:val="en-GB"/>
              </w:rPr>
              <w:t>Example:</w:t>
            </w:r>
          </w:p>
        </w:tc>
        <w:tc>
          <w:tcPr>
            <w:tcW w:w="8571" w:type="dxa"/>
            <w:gridSpan w:val="2"/>
          </w:tcPr>
          <w:p w14:paraId="15C7A26B" w14:textId="77777777" w:rsidR="00DC7117" w:rsidRPr="00610B10" w:rsidRDefault="00DC7117" w:rsidP="00DB60F7">
            <w:pPr>
              <w:pStyle w:val="Code"/>
              <w:rPr>
                <w:rFonts w:cs="Courier New"/>
                <w:highlight w:val="yellow"/>
              </w:rPr>
            </w:pPr>
            <w:r w:rsidRPr="00610B10">
              <w:rPr>
                <w:rFonts w:cs="Courier New"/>
                <w:highlight w:val="yellow"/>
              </w:rPr>
              <w:t>MTD  small_molecule-quantification_unit  [PRIDE, PRIDE:0000395, Ratio, ]</w:t>
            </w:r>
          </w:p>
        </w:tc>
      </w:tr>
      <w:tr w:rsidR="00610B10" w14:paraId="24EE3DDF" w14:textId="77777777" w:rsidTr="00610B10">
        <w:tc>
          <w:tcPr>
            <w:tcW w:w="1795" w:type="dxa"/>
            <w:gridSpan w:val="2"/>
            <w:vAlign w:val="center"/>
          </w:tcPr>
          <w:p w14:paraId="3799D2DB" w14:textId="77777777" w:rsidR="00610B10" w:rsidRPr="00EC2317" w:rsidRDefault="00610B10" w:rsidP="00DB60F7">
            <w:pPr>
              <w:rPr>
                <w:b/>
                <w:lang w:val="en-GB"/>
              </w:rPr>
            </w:pPr>
            <w:r w:rsidRPr="00EC2317">
              <w:rPr>
                <w:b/>
                <w:lang w:val="en-GB"/>
              </w:rPr>
              <w:t>Example:</w:t>
            </w:r>
          </w:p>
        </w:tc>
        <w:tc>
          <w:tcPr>
            <w:tcW w:w="8393" w:type="dxa"/>
          </w:tcPr>
          <w:p w14:paraId="233AE19E" w14:textId="77777777" w:rsidR="00610B10" w:rsidRPr="00E92C27" w:rsidRDefault="00610B10" w:rsidP="00DB60F7">
            <w:pPr>
              <w:pStyle w:val="Code"/>
              <w:rPr>
                <w:rFonts w:cs="Courier New"/>
              </w:rPr>
            </w:pPr>
            <w:r w:rsidRPr="00DC7117">
              <w:rPr>
                <w:rFonts w:cs="Courier New"/>
                <w:highlight w:val="yellow"/>
              </w:rPr>
              <w:t>MTD  small_molecule-quantification_unit  [PRIDE, PRIDE:0000395, Ratio, ]</w:t>
            </w:r>
          </w:p>
        </w:tc>
      </w:tr>
    </w:tbl>
    <w:p w14:paraId="62C854D3" w14:textId="7F9C199A" w:rsidR="00610B10" w:rsidRDefault="00610B10" w:rsidP="00610B10">
      <w:pPr>
        <w:pStyle w:val="Heading3"/>
        <w:rPr>
          <w:lang w:val="en-GB"/>
        </w:rPr>
      </w:pPr>
      <w:r>
        <w:rPr>
          <w:lang w:val="en-GB"/>
        </w:rPr>
        <w:t>small_molecule-database</w:t>
      </w:r>
      <w:r w:rsidR="00BA46AE">
        <w:rPr>
          <w:lang w:val="en-GB"/>
        </w:rPr>
        <w:t xml:space="preserve"> </w:t>
      </w:r>
      <w:r>
        <w:rPr>
          <w:lang w:val="en-GB"/>
        </w:rPr>
        <w:t>[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DB60F7">
        <w:tc>
          <w:tcPr>
            <w:tcW w:w="1617" w:type="dxa"/>
            <w:vAlign w:val="center"/>
          </w:tcPr>
          <w:p w14:paraId="3A6B0110" w14:textId="77777777" w:rsidR="00610B10" w:rsidRPr="00EC2317" w:rsidRDefault="00610B10" w:rsidP="00DB60F7">
            <w:pPr>
              <w:rPr>
                <w:b/>
                <w:lang w:val="en-GB"/>
              </w:rPr>
            </w:pPr>
            <w:r w:rsidRPr="00EC2317">
              <w:rPr>
                <w:b/>
                <w:lang w:val="en-GB"/>
              </w:rPr>
              <w:t>Description:</w:t>
            </w:r>
          </w:p>
        </w:tc>
        <w:tc>
          <w:tcPr>
            <w:tcW w:w="8571" w:type="dxa"/>
          </w:tcPr>
          <w:p w14:paraId="3614978F" w14:textId="7C7232B2" w:rsidR="00610B10" w:rsidRPr="00EC2317" w:rsidRDefault="00610B10" w:rsidP="00610B10">
            <w:pPr>
              <w:rPr>
                <w:lang w:val="en-GB"/>
              </w:rPr>
            </w:pPr>
            <w:r>
              <w:rPr>
                <w:lang w:val="en-GB"/>
              </w:rPr>
              <w:t xml:space="preserve">The </w:t>
            </w:r>
            <w:r>
              <w:rPr>
                <w:lang w:val="en-GB"/>
              </w:rPr>
              <w:t>database version .</w:t>
            </w:r>
            <w:r w:rsidRPr="00610B10">
              <w:rPr>
                <w:highlight w:val="yellow"/>
                <w:lang w:val="en-GB"/>
              </w:rPr>
              <w:t>. TO COMPLETE</w:t>
            </w:r>
          </w:p>
        </w:tc>
      </w:tr>
      <w:tr w:rsidR="00610B10" w14:paraId="5FD62EF2" w14:textId="77777777" w:rsidTr="00DB60F7">
        <w:tc>
          <w:tcPr>
            <w:tcW w:w="1617" w:type="dxa"/>
            <w:vAlign w:val="center"/>
          </w:tcPr>
          <w:p w14:paraId="5C8FB66E" w14:textId="77777777" w:rsidR="00610B10" w:rsidRPr="00EC2317" w:rsidRDefault="00610B10" w:rsidP="00DB60F7">
            <w:pPr>
              <w:rPr>
                <w:b/>
                <w:lang w:val="en-GB"/>
              </w:rPr>
            </w:pPr>
            <w:r w:rsidRPr="00EC2317">
              <w:rPr>
                <w:b/>
                <w:lang w:val="en-GB"/>
              </w:rPr>
              <w:t>Type:</w:t>
            </w:r>
          </w:p>
        </w:tc>
        <w:tc>
          <w:tcPr>
            <w:tcW w:w="8571" w:type="dxa"/>
          </w:tcPr>
          <w:p w14:paraId="10567514" w14:textId="77777777" w:rsidR="00610B10" w:rsidRPr="00EC2317" w:rsidRDefault="00610B10" w:rsidP="00DB60F7">
            <w:pPr>
              <w:rPr>
                <w:lang w:val="en-GB"/>
              </w:rPr>
            </w:pPr>
            <w:r>
              <w:rPr>
                <w:lang w:val="en-GB"/>
              </w:rPr>
              <w:t>String</w:t>
            </w:r>
          </w:p>
        </w:tc>
      </w:tr>
      <w:tr w:rsidR="00610B10" w14:paraId="32806B6F" w14:textId="77777777" w:rsidTr="00DB60F7">
        <w:tc>
          <w:tcPr>
            <w:tcW w:w="1617" w:type="dxa"/>
            <w:vAlign w:val="center"/>
          </w:tcPr>
          <w:p w14:paraId="36D3D9F9" w14:textId="77777777" w:rsidR="00610B10" w:rsidRPr="00EC2317" w:rsidRDefault="00610B1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10B10" w:rsidRPr="00610B10" w14:paraId="343CA9E4" w14:textId="77777777" w:rsidTr="00DB60F7">
              <w:tc>
                <w:tcPr>
                  <w:tcW w:w="0" w:type="auto"/>
                  <w:tcBorders>
                    <w:top w:val="nil"/>
                    <w:left w:val="nil"/>
                  </w:tcBorders>
                </w:tcPr>
                <w:p w14:paraId="785DFA0C" w14:textId="77777777" w:rsidR="00610B10" w:rsidRPr="00610B10" w:rsidRDefault="00610B10" w:rsidP="00DB60F7">
                  <w:pPr>
                    <w:jc w:val="center"/>
                    <w:rPr>
                      <w:sz w:val="16"/>
                      <w:szCs w:val="16"/>
                      <w:highlight w:val="yellow"/>
                      <w:lang w:val="en-GB"/>
                    </w:rPr>
                  </w:pPr>
                </w:p>
              </w:tc>
              <w:tc>
                <w:tcPr>
                  <w:tcW w:w="0" w:type="auto"/>
                </w:tcPr>
                <w:p w14:paraId="484EA155" w14:textId="77777777" w:rsidR="00610B10" w:rsidRPr="00610B10" w:rsidRDefault="00610B10" w:rsidP="00DB60F7">
                  <w:pPr>
                    <w:jc w:val="center"/>
                    <w:rPr>
                      <w:sz w:val="16"/>
                      <w:szCs w:val="16"/>
                      <w:highlight w:val="yellow"/>
                      <w:lang w:val="en-GB"/>
                    </w:rPr>
                  </w:pPr>
                  <w:r w:rsidRPr="00610B10">
                    <w:rPr>
                      <w:sz w:val="16"/>
                      <w:szCs w:val="16"/>
                      <w:highlight w:val="yellow"/>
                      <w:lang w:val="en-GB"/>
                    </w:rPr>
                    <w:t>Summary</w:t>
                  </w:r>
                </w:p>
              </w:tc>
              <w:tc>
                <w:tcPr>
                  <w:tcW w:w="0" w:type="auto"/>
                </w:tcPr>
                <w:p w14:paraId="0B902734" w14:textId="77777777" w:rsidR="00610B10" w:rsidRPr="00610B10" w:rsidRDefault="00610B10" w:rsidP="00DB60F7">
                  <w:pPr>
                    <w:jc w:val="center"/>
                    <w:rPr>
                      <w:sz w:val="16"/>
                      <w:szCs w:val="16"/>
                      <w:highlight w:val="yellow"/>
                      <w:lang w:val="en-GB"/>
                    </w:rPr>
                  </w:pPr>
                  <w:r w:rsidRPr="00610B10">
                    <w:rPr>
                      <w:sz w:val="16"/>
                      <w:szCs w:val="16"/>
                      <w:highlight w:val="yellow"/>
                      <w:lang w:val="en-GB"/>
                    </w:rPr>
                    <w:t>Complete</w:t>
                  </w:r>
                </w:p>
              </w:tc>
            </w:tr>
            <w:tr w:rsidR="00610B10" w:rsidRPr="00610B10" w14:paraId="07254A07" w14:textId="77777777" w:rsidTr="00DB60F7">
              <w:tc>
                <w:tcPr>
                  <w:tcW w:w="0" w:type="auto"/>
                </w:tcPr>
                <w:p w14:paraId="164E6BEB" w14:textId="77777777" w:rsidR="00610B10" w:rsidRPr="00610B10" w:rsidRDefault="00610B10" w:rsidP="00DB60F7">
                  <w:pPr>
                    <w:rPr>
                      <w:sz w:val="16"/>
                      <w:szCs w:val="16"/>
                      <w:highlight w:val="yellow"/>
                      <w:lang w:val="en-GB"/>
                    </w:rPr>
                  </w:pPr>
                  <w:r w:rsidRPr="00610B10">
                    <w:rPr>
                      <w:sz w:val="16"/>
                      <w:szCs w:val="16"/>
                      <w:highlight w:val="yellow"/>
                      <w:lang w:val="en-GB"/>
                    </w:rPr>
                    <w:t>Quantification</w:t>
                  </w:r>
                </w:p>
              </w:tc>
              <w:tc>
                <w:tcPr>
                  <w:tcW w:w="0" w:type="auto"/>
                </w:tcPr>
                <w:p w14:paraId="598ED2E9" w14:textId="77777777" w:rsidR="00610B10" w:rsidRPr="00610B10" w:rsidRDefault="00610B1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73E2BDB" w14:textId="77777777" w:rsidR="00610B10" w:rsidRPr="00610B10" w:rsidRDefault="00610B1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610B10" w:rsidRPr="00610B10" w14:paraId="6550E120" w14:textId="77777777" w:rsidTr="00DB60F7">
              <w:tc>
                <w:tcPr>
                  <w:tcW w:w="0" w:type="auto"/>
                </w:tcPr>
                <w:p w14:paraId="3C959D60" w14:textId="77777777" w:rsidR="00610B10" w:rsidRPr="00610B10" w:rsidRDefault="00610B10" w:rsidP="00DB60F7">
                  <w:pPr>
                    <w:rPr>
                      <w:sz w:val="16"/>
                      <w:szCs w:val="16"/>
                      <w:highlight w:val="yellow"/>
                      <w:lang w:val="en-GB"/>
                    </w:rPr>
                  </w:pPr>
                  <w:r w:rsidRPr="00610B10">
                    <w:rPr>
                      <w:sz w:val="16"/>
                      <w:szCs w:val="16"/>
                      <w:highlight w:val="yellow"/>
                      <w:lang w:val="en-GB"/>
                    </w:rPr>
                    <w:t>Identification</w:t>
                  </w:r>
                </w:p>
              </w:tc>
              <w:tc>
                <w:tcPr>
                  <w:tcW w:w="0" w:type="auto"/>
                </w:tcPr>
                <w:p w14:paraId="52C33381" w14:textId="77777777" w:rsidR="00610B10" w:rsidRPr="00610B10" w:rsidRDefault="00610B10" w:rsidP="00DB60F7">
                  <w:pPr>
                    <w:jc w:val="center"/>
                    <w:rPr>
                      <w:sz w:val="16"/>
                      <w:szCs w:val="16"/>
                      <w:highlight w:val="yellow"/>
                      <w:lang w:val="en-GB"/>
                    </w:rPr>
                  </w:pPr>
                </w:p>
              </w:tc>
              <w:tc>
                <w:tcPr>
                  <w:tcW w:w="0" w:type="auto"/>
                </w:tcPr>
                <w:p w14:paraId="259BCE95" w14:textId="77777777" w:rsidR="00610B10" w:rsidRPr="00610B10" w:rsidRDefault="00610B10" w:rsidP="00DB60F7">
                  <w:pPr>
                    <w:jc w:val="center"/>
                    <w:rPr>
                      <w:sz w:val="16"/>
                      <w:szCs w:val="16"/>
                      <w:highlight w:val="yellow"/>
                      <w:lang w:val="en-GB"/>
                    </w:rPr>
                  </w:pPr>
                </w:p>
              </w:tc>
            </w:tr>
          </w:tbl>
          <w:p w14:paraId="6AD96EE6" w14:textId="77777777" w:rsidR="00610B10" w:rsidRPr="00610B10" w:rsidRDefault="00610B1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610B10" w14:paraId="51173A1A" w14:textId="77777777" w:rsidTr="00DB60F7">
        <w:tc>
          <w:tcPr>
            <w:tcW w:w="1617" w:type="dxa"/>
            <w:vAlign w:val="center"/>
          </w:tcPr>
          <w:p w14:paraId="03A66129" w14:textId="77777777" w:rsidR="00610B10" w:rsidRPr="00EC2317" w:rsidRDefault="00610B10" w:rsidP="00DB60F7">
            <w:pPr>
              <w:rPr>
                <w:b/>
                <w:lang w:val="en-GB"/>
              </w:rPr>
            </w:pPr>
            <w:r w:rsidRPr="00EC2317">
              <w:rPr>
                <w:b/>
                <w:lang w:val="en-GB"/>
              </w:rPr>
              <w:t>Example:</w:t>
            </w:r>
          </w:p>
        </w:tc>
        <w:tc>
          <w:tcPr>
            <w:tcW w:w="8571" w:type="dxa"/>
          </w:tcPr>
          <w:p w14:paraId="20EA2196" w14:textId="77777777" w:rsidR="00610B10" w:rsidRPr="00610B10" w:rsidRDefault="00610B10" w:rsidP="00DB60F7">
            <w:pPr>
              <w:pStyle w:val="Code"/>
              <w:rPr>
                <w:rFonts w:cs="Courier New"/>
                <w:highlight w:val="yellow"/>
              </w:rPr>
            </w:pPr>
            <w:r w:rsidRPr="00610B10">
              <w:rPr>
                <w:rFonts w:cs="Courier New"/>
                <w:highlight w:val="yellow"/>
              </w:rPr>
              <w:t>MTD  small_molecule-quantification_unit  [PRIDE, PRIDE:0000395, Ratio, ]</w:t>
            </w:r>
          </w:p>
        </w:tc>
      </w:tr>
    </w:tbl>
    <w:p w14:paraId="05A8A239" w14:textId="78F35A0A" w:rsidR="008633B9" w:rsidRDefault="008633B9" w:rsidP="008633B9">
      <w:pPr>
        <w:pStyle w:val="Heading3"/>
        <w:rPr>
          <w:lang w:val="en-GB"/>
        </w:rPr>
      </w:pPr>
      <w:r>
        <w:rPr>
          <w:lang w:val="en-GB"/>
        </w:rPr>
        <w:t>small_molecule-database [1-n]-</w:t>
      </w:r>
      <w:r w:rsidR="00777F74">
        <w:rPr>
          <w:lang w:val="en-GB"/>
        </w:rPr>
        <w:t>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DB60F7">
        <w:tc>
          <w:tcPr>
            <w:tcW w:w="1617" w:type="dxa"/>
            <w:vAlign w:val="center"/>
          </w:tcPr>
          <w:p w14:paraId="31642A77" w14:textId="77777777" w:rsidR="008633B9" w:rsidRPr="00EC2317" w:rsidRDefault="008633B9" w:rsidP="00DB60F7">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DB60F7">
        <w:tc>
          <w:tcPr>
            <w:tcW w:w="1617" w:type="dxa"/>
            <w:vAlign w:val="center"/>
          </w:tcPr>
          <w:p w14:paraId="477FDDFE" w14:textId="77777777" w:rsidR="008633B9" w:rsidRPr="00EC2317" w:rsidRDefault="008633B9" w:rsidP="00DB60F7">
            <w:pPr>
              <w:rPr>
                <w:b/>
                <w:lang w:val="en-GB"/>
              </w:rPr>
            </w:pPr>
            <w:r w:rsidRPr="00EC2317">
              <w:rPr>
                <w:b/>
                <w:lang w:val="en-GB"/>
              </w:rPr>
              <w:t>Type:</w:t>
            </w:r>
          </w:p>
        </w:tc>
        <w:tc>
          <w:tcPr>
            <w:tcW w:w="8571" w:type="dxa"/>
          </w:tcPr>
          <w:p w14:paraId="0F743C1B" w14:textId="0291E7A3" w:rsidR="008633B9" w:rsidRPr="00EC2317" w:rsidRDefault="0033254F" w:rsidP="00DB60F7">
            <w:pPr>
              <w:rPr>
                <w:lang w:val="en-GB"/>
              </w:rPr>
            </w:pPr>
            <w:r>
              <w:rPr>
                <w:lang w:val="en-GB"/>
              </w:rPr>
              <w:t>URL</w:t>
            </w:r>
          </w:p>
        </w:tc>
      </w:tr>
      <w:tr w:rsidR="008633B9" w14:paraId="662C1703" w14:textId="77777777" w:rsidTr="00DB60F7">
        <w:tc>
          <w:tcPr>
            <w:tcW w:w="1617" w:type="dxa"/>
            <w:vAlign w:val="center"/>
          </w:tcPr>
          <w:p w14:paraId="2671BA86" w14:textId="77777777" w:rsidR="008633B9" w:rsidRPr="00EC2317" w:rsidRDefault="008633B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633B9" w:rsidRPr="00610B10" w14:paraId="76CAF8D0" w14:textId="77777777" w:rsidTr="00DB60F7">
              <w:tc>
                <w:tcPr>
                  <w:tcW w:w="0" w:type="auto"/>
                  <w:tcBorders>
                    <w:top w:val="nil"/>
                    <w:left w:val="nil"/>
                  </w:tcBorders>
                </w:tcPr>
                <w:p w14:paraId="740D7B92" w14:textId="77777777" w:rsidR="008633B9" w:rsidRPr="00610B10" w:rsidRDefault="008633B9" w:rsidP="00DB60F7">
                  <w:pPr>
                    <w:jc w:val="center"/>
                    <w:rPr>
                      <w:sz w:val="16"/>
                      <w:szCs w:val="16"/>
                      <w:highlight w:val="yellow"/>
                      <w:lang w:val="en-GB"/>
                    </w:rPr>
                  </w:pPr>
                </w:p>
              </w:tc>
              <w:tc>
                <w:tcPr>
                  <w:tcW w:w="0" w:type="auto"/>
                </w:tcPr>
                <w:p w14:paraId="444A8886" w14:textId="77777777" w:rsidR="008633B9" w:rsidRPr="00610B10" w:rsidRDefault="008633B9" w:rsidP="00DB60F7">
                  <w:pPr>
                    <w:jc w:val="center"/>
                    <w:rPr>
                      <w:sz w:val="16"/>
                      <w:szCs w:val="16"/>
                      <w:highlight w:val="yellow"/>
                      <w:lang w:val="en-GB"/>
                    </w:rPr>
                  </w:pPr>
                  <w:r w:rsidRPr="00610B10">
                    <w:rPr>
                      <w:sz w:val="16"/>
                      <w:szCs w:val="16"/>
                      <w:highlight w:val="yellow"/>
                      <w:lang w:val="en-GB"/>
                    </w:rPr>
                    <w:t>Summary</w:t>
                  </w:r>
                </w:p>
              </w:tc>
              <w:tc>
                <w:tcPr>
                  <w:tcW w:w="0" w:type="auto"/>
                </w:tcPr>
                <w:p w14:paraId="7A645983" w14:textId="77777777" w:rsidR="008633B9" w:rsidRPr="00610B10" w:rsidRDefault="008633B9" w:rsidP="00DB60F7">
                  <w:pPr>
                    <w:jc w:val="center"/>
                    <w:rPr>
                      <w:sz w:val="16"/>
                      <w:szCs w:val="16"/>
                      <w:highlight w:val="yellow"/>
                      <w:lang w:val="en-GB"/>
                    </w:rPr>
                  </w:pPr>
                  <w:r w:rsidRPr="00610B10">
                    <w:rPr>
                      <w:sz w:val="16"/>
                      <w:szCs w:val="16"/>
                      <w:highlight w:val="yellow"/>
                      <w:lang w:val="en-GB"/>
                    </w:rPr>
                    <w:t>Complete</w:t>
                  </w:r>
                </w:p>
              </w:tc>
            </w:tr>
            <w:tr w:rsidR="008633B9" w:rsidRPr="00610B10" w14:paraId="340938B0" w14:textId="77777777" w:rsidTr="00DB60F7">
              <w:tc>
                <w:tcPr>
                  <w:tcW w:w="0" w:type="auto"/>
                </w:tcPr>
                <w:p w14:paraId="63B83813" w14:textId="77777777" w:rsidR="008633B9" w:rsidRPr="00610B10" w:rsidRDefault="008633B9" w:rsidP="00DB60F7">
                  <w:pPr>
                    <w:rPr>
                      <w:sz w:val="16"/>
                      <w:szCs w:val="16"/>
                      <w:highlight w:val="yellow"/>
                      <w:lang w:val="en-GB"/>
                    </w:rPr>
                  </w:pPr>
                  <w:r w:rsidRPr="00610B10">
                    <w:rPr>
                      <w:sz w:val="16"/>
                      <w:szCs w:val="16"/>
                      <w:highlight w:val="yellow"/>
                      <w:lang w:val="en-GB"/>
                    </w:rPr>
                    <w:t>Quantification</w:t>
                  </w:r>
                </w:p>
              </w:tc>
              <w:tc>
                <w:tcPr>
                  <w:tcW w:w="0" w:type="auto"/>
                </w:tcPr>
                <w:p w14:paraId="2D4C1C20" w14:textId="77777777" w:rsidR="008633B9" w:rsidRPr="00610B10" w:rsidRDefault="008633B9"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BDFCEB1" w14:textId="77777777" w:rsidR="008633B9" w:rsidRPr="00610B10" w:rsidRDefault="008633B9"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8633B9" w:rsidRPr="00610B10" w14:paraId="687E98A2" w14:textId="77777777" w:rsidTr="00DB60F7">
              <w:tc>
                <w:tcPr>
                  <w:tcW w:w="0" w:type="auto"/>
                </w:tcPr>
                <w:p w14:paraId="60D0905A" w14:textId="77777777" w:rsidR="008633B9" w:rsidRPr="00610B10" w:rsidRDefault="008633B9" w:rsidP="00DB60F7">
                  <w:pPr>
                    <w:rPr>
                      <w:sz w:val="16"/>
                      <w:szCs w:val="16"/>
                      <w:highlight w:val="yellow"/>
                      <w:lang w:val="en-GB"/>
                    </w:rPr>
                  </w:pPr>
                  <w:r w:rsidRPr="00610B10">
                    <w:rPr>
                      <w:sz w:val="16"/>
                      <w:szCs w:val="16"/>
                      <w:highlight w:val="yellow"/>
                      <w:lang w:val="en-GB"/>
                    </w:rPr>
                    <w:t>Identification</w:t>
                  </w:r>
                </w:p>
              </w:tc>
              <w:tc>
                <w:tcPr>
                  <w:tcW w:w="0" w:type="auto"/>
                </w:tcPr>
                <w:p w14:paraId="3C3EB36C" w14:textId="77777777" w:rsidR="008633B9" w:rsidRPr="00610B10" w:rsidRDefault="008633B9" w:rsidP="00DB60F7">
                  <w:pPr>
                    <w:jc w:val="center"/>
                    <w:rPr>
                      <w:sz w:val="16"/>
                      <w:szCs w:val="16"/>
                      <w:highlight w:val="yellow"/>
                      <w:lang w:val="en-GB"/>
                    </w:rPr>
                  </w:pPr>
                </w:p>
              </w:tc>
              <w:tc>
                <w:tcPr>
                  <w:tcW w:w="0" w:type="auto"/>
                </w:tcPr>
                <w:p w14:paraId="4C761132" w14:textId="77777777" w:rsidR="008633B9" w:rsidRPr="00610B10" w:rsidRDefault="008633B9" w:rsidP="00DB60F7">
                  <w:pPr>
                    <w:jc w:val="center"/>
                    <w:rPr>
                      <w:sz w:val="16"/>
                      <w:szCs w:val="16"/>
                      <w:highlight w:val="yellow"/>
                      <w:lang w:val="en-GB"/>
                    </w:rPr>
                  </w:pPr>
                </w:p>
              </w:tc>
            </w:tr>
          </w:tbl>
          <w:p w14:paraId="5BB26726" w14:textId="77777777" w:rsidR="008633B9" w:rsidRPr="00610B10" w:rsidRDefault="008633B9"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8633B9" w14:paraId="44804C6B" w14:textId="77777777" w:rsidTr="00DB60F7">
        <w:tc>
          <w:tcPr>
            <w:tcW w:w="1617" w:type="dxa"/>
            <w:vAlign w:val="center"/>
          </w:tcPr>
          <w:p w14:paraId="447BB1BF" w14:textId="77777777" w:rsidR="008633B9" w:rsidRPr="00EC2317" w:rsidRDefault="008633B9" w:rsidP="00DB60F7">
            <w:pPr>
              <w:rPr>
                <w:b/>
                <w:lang w:val="en-GB"/>
              </w:rPr>
            </w:pPr>
            <w:r w:rsidRPr="00EC2317">
              <w:rPr>
                <w:b/>
                <w:lang w:val="en-GB"/>
              </w:rPr>
              <w:t>Example:</w:t>
            </w:r>
          </w:p>
        </w:tc>
        <w:tc>
          <w:tcPr>
            <w:tcW w:w="8571" w:type="dxa"/>
          </w:tcPr>
          <w:p w14:paraId="585EB631" w14:textId="77777777" w:rsidR="008633B9" w:rsidRPr="00610B10" w:rsidRDefault="008633B9" w:rsidP="00DB60F7">
            <w:pPr>
              <w:pStyle w:val="Code"/>
              <w:rPr>
                <w:rFonts w:cs="Courier New"/>
                <w:highlight w:val="yellow"/>
              </w:rPr>
            </w:pPr>
            <w:r w:rsidRPr="00610B10">
              <w:rPr>
                <w:rFonts w:cs="Courier New"/>
                <w:highlight w:val="yellow"/>
              </w:rPr>
              <w:t>MTD  small_molecule-quantification_unit  [PRIDE, PRIDE:0000395, Ratio, ]</w:t>
            </w:r>
          </w:p>
        </w:tc>
      </w:tr>
    </w:tbl>
    <w:p w14:paraId="475C7BE5" w14:textId="4AF0092E" w:rsidR="001C4770" w:rsidRDefault="001C4770" w:rsidP="001C4770">
      <w:pPr>
        <w:pStyle w:val="Heading3"/>
        <w:rPr>
          <w:lang w:val="en-GB"/>
        </w:rPr>
      </w:pPr>
      <w:r>
        <w:rPr>
          <w:lang w:val="en-GB"/>
        </w:rPr>
        <w:t>small_molecule-</w:t>
      </w:r>
      <w:r>
        <w:rPr>
          <w:lang w:val="en-GB"/>
        </w:rPr>
        <w:t>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DB60F7">
        <w:tc>
          <w:tcPr>
            <w:tcW w:w="1617" w:type="dxa"/>
            <w:vAlign w:val="center"/>
          </w:tcPr>
          <w:p w14:paraId="4209EAAA" w14:textId="77777777" w:rsidR="001C4770" w:rsidRPr="00EC2317" w:rsidRDefault="001C4770" w:rsidP="00DB60F7">
            <w:pPr>
              <w:rPr>
                <w:b/>
                <w:lang w:val="en-GB"/>
              </w:rPr>
            </w:pPr>
            <w:r w:rsidRPr="00EC2317">
              <w:rPr>
                <w:b/>
                <w:lang w:val="en-GB"/>
              </w:rPr>
              <w:t>Description:</w:t>
            </w:r>
          </w:p>
        </w:tc>
        <w:tc>
          <w:tcPr>
            <w:tcW w:w="8571" w:type="dxa"/>
          </w:tcPr>
          <w:p w14:paraId="117C59DF" w14:textId="54FD4BE0" w:rsidR="001C4770" w:rsidRPr="00EC2317" w:rsidRDefault="001C4770" w:rsidP="00DB60F7">
            <w:pPr>
              <w:rPr>
                <w:lang w:val="en-GB"/>
              </w:rPr>
            </w:pPr>
            <w:r>
              <w:rPr>
                <w:lang w:val="en-GB"/>
              </w:rPr>
              <w:t xml:space="preserve">The function used to calculate the study variable value e.g. “arithmetic mean”, “geometic mean”, “median”. </w:t>
            </w:r>
          </w:p>
        </w:tc>
      </w:tr>
      <w:tr w:rsidR="001C4770" w14:paraId="3EB6B3A4" w14:textId="77777777" w:rsidTr="00DB60F7">
        <w:tc>
          <w:tcPr>
            <w:tcW w:w="1617" w:type="dxa"/>
            <w:vAlign w:val="center"/>
          </w:tcPr>
          <w:p w14:paraId="437A4AC5" w14:textId="77777777" w:rsidR="001C4770" w:rsidRPr="00EC2317" w:rsidRDefault="001C4770" w:rsidP="00DB60F7">
            <w:pPr>
              <w:rPr>
                <w:b/>
                <w:lang w:val="en-GB"/>
              </w:rPr>
            </w:pPr>
            <w:r w:rsidRPr="00EC2317">
              <w:rPr>
                <w:b/>
                <w:lang w:val="en-GB"/>
              </w:rPr>
              <w:t>Type:</w:t>
            </w:r>
          </w:p>
        </w:tc>
        <w:tc>
          <w:tcPr>
            <w:tcW w:w="8571" w:type="dxa"/>
          </w:tcPr>
          <w:p w14:paraId="45934B25" w14:textId="48D2786C" w:rsidR="001C4770" w:rsidRPr="00EC2317" w:rsidRDefault="001C4770" w:rsidP="00DB60F7">
            <w:pPr>
              <w:rPr>
                <w:lang w:val="en-GB"/>
              </w:rPr>
            </w:pPr>
            <w:r w:rsidRPr="001C4770">
              <w:rPr>
                <w:highlight w:val="yellow"/>
                <w:lang w:val="en-GB"/>
              </w:rPr>
              <w:t>String</w:t>
            </w:r>
            <w:r w:rsidRPr="001C4770">
              <w:rPr>
                <w:highlight w:val="yellow"/>
                <w:lang w:val="en-GB"/>
              </w:rPr>
              <w:t xml:space="preserve"> or Param?</w:t>
            </w:r>
          </w:p>
        </w:tc>
      </w:tr>
      <w:tr w:rsidR="001C4770" w14:paraId="5CCFF292" w14:textId="77777777" w:rsidTr="00DB60F7">
        <w:tc>
          <w:tcPr>
            <w:tcW w:w="1617" w:type="dxa"/>
            <w:vAlign w:val="center"/>
          </w:tcPr>
          <w:p w14:paraId="02167552" w14:textId="77777777" w:rsidR="001C4770" w:rsidRPr="00EC2317" w:rsidRDefault="001C477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B5CF7C6" w14:textId="77777777" w:rsidTr="00DB60F7">
              <w:tc>
                <w:tcPr>
                  <w:tcW w:w="0" w:type="auto"/>
                  <w:tcBorders>
                    <w:top w:val="nil"/>
                    <w:left w:val="nil"/>
                  </w:tcBorders>
                </w:tcPr>
                <w:p w14:paraId="329F7CFE" w14:textId="77777777" w:rsidR="001C4770" w:rsidRPr="00610B10" w:rsidRDefault="001C4770" w:rsidP="00DB60F7">
                  <w:pPr>
                    <w:jc w:val="center"/>
                    <w:rPr>
                      <w:sz w:val="16"/>
                      <w:szCs w:val="16"/>
                      <w:highlight w:val="yellow"/>
                      <w:lang w:val="en-GB"/>
                    </w:rPr>
                  </w:pPr>
                </w:p>
              </w:tc>
              <w:tc>
                <w:tcPr>
                  <w:tcW w:w="0" w:type="auto"/>
                </w:tcPr>
                <w:p w14:paraId="2B8AEA94" w14:textId="77777777" w:rsidR="001C4770" w:rsidRPr="00610B10" w:rsidRDefault="001C4770" w:rsidP="00DB60F7">
                  <w:pPr>
                    <w:jc w:val="center"/>
                    <w:rPr>
                      <w:sz w:val="16"/>
                      <w:szCs w:val="16"/>
                      <w:highlight w:val="yellow"/>
                      <w:lang w:val="en-GB"/>
                    </w:rPr>
                  </w:pPr>
                  <w:r w:rsidRPr="00610B10">
                    <w:rPr>
                      <w:sz w:val="16"/>
                      <w:szCs w:val="16"/>
                      <w:highlight w:val="yellow"/>
                      <w:lang w:val="en-GB"/>
                    </w:rPr>
                    <w:t>Summary</w:t>
                  </w:r>
                </w:p>
              </w:tc>
              <w:tc>
                <w:tcPr>
                  <w:tcW w:w="0" w:type="auto"/>
                </w:tcPr>
                <w:p w14:paraId="0B55F321" w14:textId="77777777" w:rsidR="001C4770" w:rsidRPr="00610B10" w:rsidRDefault="001C4770" w:rsidP="00DB60F7">
                  <w:pPr>
                    <w:jc w:val="center"/>
                    <w:rPr>
                      <w:sz w:val="16"/>
                      <w:szCs w:val="16"/>
                      <w:highlight w:val="yellow"/>
                      <w:lang w:val="en-GB"/>
                    </w:rPr>
                  </w:pPr>
                  <w:r w:rsidRPr="00610B10">
                    <w:rPr>
                      <w:sz w:val="16"/>
                      <w:szCs w:val="16"/>
                      <w:highlight w:val="yellow"/>
                      <w:lang w:val="en-GB"/>
                    </w:rPr>
                    <w:t>Complete</w:t>
                  </w:r>
                </w:p>
              </w:tc>
            </w:tr>
            <w:tr w:rsidR="001C4770" w:rsidRPr="00610B10" w14:paraId="03DAAF77" w14:textId="77777777" w:rsidTr="00DB60F7">
              <w:tc>
                <w:tcPr>
                  <w:tcW w:w="0" w:type="auto"/>
                </w:tcPr>
                <w:p w14:paraId="389A6F60" w14:textId="77777777" w:rsidR="001C4770" w:rsidRPr="00610B10" w:rsidRDefault="001C4770" w:rsidP="00DB60F7">
                  <w:pPr>
                    <w:rPr>
                      <w:sz w:val="16"/>
                      <w:szCs w:val="16"/>
                      <w:highlight w:val="yellow"/>
                      <w:lang w:val="en-GB"/>
                    </w:rPr>
                  </w:pPr>
                  <w:r w:rsidRPr="00610B10">
                    <w:rPr>
                      <w:sz w:val="16"/>
                      <w:szCs w:val="16"/>
                      <w:highlight w:val="yellow"/>
                      <w:lang w:val="en-GB"/>
                    </w:rPr>
                    <w:t>Quantification</w:t>
                  </w:r>
                </w:p>
              </w:tc>
              <w:tc>
                <w:tcPr>
                  <w:tcW w:w="0" w:type="auto"/>
                </w:tcPr>
                <w:p w14:paraId="17AF86E0"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43D6006A"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63420EC2" w14:textId="77777777" w:rsidTr="00DB60F7">
              <w:tc>
                <w:tcPr>
                  <w:tcW w:w="0" w:type="auto"/>
                </w:tcPr>
                <w:p w14:paraId="778A0A3F" w14:textId="77777777" w:rsidR="001C4770" w:rsidRPr="00610B10" w:rsidRDefault="001C4770" w:rsidP="00DB60F7">
                  <w:pPr>
                    <w:rPr>
                      <w:sz w:val="16"/>
                      <w:szCs w:val="16"/>
                      <w:highlight w:val="yellow"/>
                      <w:lang w:val="en-GB"/>
                    </w:rPr>
                  </w:pPr>
                  <w:r w:rsidRPr="00610B10">
                    <w:rPr>
                      <w:sz w:val="16"/>
                      <w:szCs w:val="16"/>
                      <w:highlight w:val="yellow"/>
                      <w:lang w:val="en-GB"/>
                    </w:rPr>
                    <w:t>Identification</w:t>
                  </w:r>
                </w:p>
              </w:tc>
              <w:tc>
                <w:tcPr>
                  <w:tcW w:w="0" w:type="auto"/>
                </w:tcPr>
                <w:p w14:paraId="05B7FE90" w14:textId="77777777" w:rsidR="001C4770" w:rsidRPr="00610B10" w:rsidRDefault="001C4770" w:rsidP="00DB60F7">
                  <w:pPr>
                    <w:jc w:val="center"/>
                    <w:rPr>
                      <w:sz w:val="16"/>
                      <w:szCs w:val="16"/>
                      <w:highlight w:val="yellow"/>
                      <w:lang w:val="en-GB"/>
                    </w:rPr>
                  </w:pPr>
                </w:p>
              </w:tc>
              <w:tc>
                <w:tcPr>
                  <w:tcW w:w="0" w:type="auto"/>
                </w:tcPr>
                <w:p w14:paraId="7EAD8E89" w14:textId="77777777" w:rsidR="001C4770" w:rsidRPr="00610B10" w:rsidRDefault="001C4770" w:rsidP="00DB60F7">
                  <w:pPr>
                    <w:jc w:val="center"/>
                    <w:rPr>
                      <w:sz w:val="16"/>
                      <w:szCs w:val="16"/>
                      <w:highlight w:val="yellow"/>
                      <w:lang w:val="en-GB"/>
                    </w:rPr>
                  </w:pPr>
                </w:p>
              </w:tc>
            </w:tr>
          </w:tbl>
          <w:p w14:paraId="783D2561" w14:textId="77777777" w:rsidR="001C4770" w:rsidRPr="00610B10" w:rsidRDefault="001C477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5B48564C" w14:textId="77777777" w:rsidTr="00DB60F7">
        <w:tc>
          <w:tcPr>
            <w:tcW w:w="1617" w:type="dxa"/>
            <w:vAlign w:val="center"/>
          </w:tcPr>
          <w:p w14:paraId="3099C074" w14:textId="77777777" w:rsidR="001C4770" w:rsidRPr="00EC2317" w:rsidRDefault="001C4770" w:rsidP="00DB60F7">
            <w:pPr>
              <w:rPr>
                <w:b/>
                <w:lang w:val="en-GB"/>
              </w:rPr>
            </w:pPr>
            <w:r w:rsidRPr="00EC2317">
              <w:rPr>
                <w:b/>
                <w:lang w:val="en-GB"/>
              </w:rPr>
              <w:t>Example:</w:t>
            </w:r>
          </w:p>
        </w:tc>
        <w:tc>
          <w:tcPr>
            <w:tcW w:w="8571" w:type="dxa"/>
          </w:tcPr>
          <w:p w14:paraId="1578EDD2" w14:textId="77777777" w:rsidR="001C4770" w:rsidRPr="00610B10" w:rsidRDefault="001C4770" w:rsidP="00DB60F7">
            <w:pPr>
              <w:pStyle w:val="Code"/>
              <w:rPr>
                <w:rFonts w:cs="Courier New"/>
                <w:highlight w:val="yellow"/>
              </w:rPr>
            </w:pPr>
            <w:r w:rsidRPr="00610B10">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lastRenderedPageBreak/>
        <w:t>small_molecule-</w:t>
      </w:r>
      <w:r>
        <w:rPr>
          <w:lang w:val="en-GB"/>
        </w:rPr>
        <w:t>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DB60F7">
        <w:tc>
          <w:tcPr>
            <w:tcW w:w="1617" w:type="dxa"/>
            <w:vAlign w:val="center"/>
          </w:tcPr>
          <w:p w14:paraId="6134FE92" w14:textId="77777777" w:rsidR="001C4770" w:rsidRPr="00EC2317" w:rsidRDefault="001C4770" w:rsidP="00DB60F7">
            <w:pPr>
              <w:rPr>
                <w:b/>
                <w:lang w:val="en-GB"/>
              </w:rPr>
            </w:pPr>
            <w:r w:rsidRPr="00EC2317">
              <w:rPr>
                <w:b/>
                <w:lang w:val="en-GB"/>
              </w:rPr>
              <w:t>Description:</w:t>
            </w:r>
          </w:p>
        </w:tc>
        <w:tc>
          <w:tcPr>
            <w:tcW w:w="8571" w:type="dxa"/>
          </w:tcPr>
          <w:p w14:paraId="49170646" w14:textId="102C84FB" w:rsidR="001C4770" w:rsidRPr="00EC2317" w:rsidRDefault="001C4770" w:rsidP="00DB60F7">
            <w:pPr>
              <w:rPr>
                <w:lang w:val="en-GB"/>
              </w:rPr>
            </w:pPr>
            <w:r>
              <w:rPr>
                <w:lang w:val="en-GB"/>
              </w:rPr>
              <w:t>The system used for giving reliability codes to small molecule identifications.</w:t>
            </w:r>
            <w:r>
              <w:rPr>
                <w:lang w:val="en-GB"/>
              </w:rPr>
              <w:t xml:space="preserve"> </w:t>
            </w:r>
          </w:p>
        </w:tc>
      </w:tr>
      <w:tr w:rsidR="001C4770" w14:paraId="0F531FF6" w14:textId="77777777" w:rsidTr="00DB60F7">
        <w:tc>
          <w:tcPr>
            <w:tcW w:w="1617" w:type="dxa"/>
            <w:vAlign w:val="center"/>
          </w:tcPr>
          <w:p w14:paraId="453722A9" w14:textId="77777777" w:rsidR="001C4770" w:rsidRPr="00EC2317" w:rsidRDefault="001C4770" w:rsidP="00DB60F7">
            <w:pPr>
              <w:rPr>
                <w:b/>
                <w:lang w:val="en-GB"/>
              </w:rPr>
            </w:pPr>
            <w:r w:rsidRPr="00EC2317">
              <w:rPr>
                <w:b/>
                <w:lang w:val="en-GB"/>
              </w:rPr>
              <w:t>Type:</w:t>
            </w:r>
          </w:p>
        </w:tc>
        <w:tc>
          <w:tcPr>
            <w:tcW w:w="8571" w:type="dxa"/>
          </w:tcPr>
          <w:p w14:paraId="6F399697" w14:textId="2AB914DA" w:rsidR="001C4770" w:rsidRPr="00EC2317" w:rsidRDefault="001C4770" w:rsidP="00DB60F7">
            <w:pPr>
              <w:rPr>
                <w:lang w:val="en-GB"/>
              </w:rPr>
            </w:pPr>
            <w:r>
              <w:rPr>
                <w:lang w:val="en-GB"/>
              </w:rPr>
              <w:t>Param</w:t>
            </w:r>
          </w:p>
        </w:tc>
      </w:tr>
      <w:tr w:rsidR="001C4770" w14:paraId="0632EB98" w14:textId="77777777" w:rsidTr="00DB60F7">
        <w:tc>
          <w:tcPr>
            <w:tcW w:w="1617" w:type="dxa"/>
            <w:vAlign w:val="center"/>
          </w:tcPr>
          <w:p w14:paraId="02FDD2A6" w14:textId="77777777" w:rsidR="001C4770" w:rsidRPr="00EC2317" w:rsidRDefault="001C477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22F2C82" w14:textId="77777777" w:rsidTr="00DB60F7">
              <w:tc>
                <w:tcPr>
                  <w:tcW w:w="0" w:type="auto"/>
                  <w:tcBorders>
                    <w:top w:val="nil"/>
                    <w:left w:val="nil"/>
                  </w:tcBorders>
                </w:tcPr>
                <w:p w14:paraId="5E86D935" w14:textId="77777777" w:rsidR="001C4770" w:rsidRPr="00610B10" w:rsidRDefault="001C4770" w:rsidP="00DB60F7">
                  <w:pPr>
                    <w:jc w:val="center"/>
                    <w:rPr>
                      <w:sz w:val="16"/>
                      <w:szCs w:val="16"/>
                      <w:highlight w:val="yellow"/>
                      <w:lang w:val="en-GB"/>
                    </w:rPr>
                  </w:pPr>
                </w:p>
              </w:tc>
              <w:tc>
                <w:tcPr>
                  <w:tcW w:w="0" w:type="auto"/>
                </w:tcPr>
                <w:p w14:paraId="7647BB37" w14:textId="77777777" w:rsidR="001C4770" w:rsidRPr="00610B10" w:rsidRDefault="001C4770" w:rsidP="00DB60F7">
                  <w:pPr>
                    <w:jc w:val="center"/>
                    <w:rPr>
                      <w:sz w:val="16"/>
                      <w:szCs w:val="16"/>
                      <w:highlight w:val="yellow"/>
                      <w:lang w:val="en-GB"/>
                    </w:rPr>
                  </w:pPr>
                  <w:r w:rsidRPr="00610B10">
                    <w:rPr>
                      <w:sz w:val="16"/>
                      <w:szCs w:val="16"/>
                      <w:highlight w:val="yellow"/>
                      <w:lang w:val="en-GB"/>
                    </w:rPr>
                    <w:t>Summary</w:t>
                  </w:r>
                </w:p>
              </w:tc>
              <w:tc>
                <w:tcPr>
                  <w:tcW w:w="0" w:type="auto"/>
                </w:tcPr>
                <w:p w14:paraId="38E63294" w14:textId="77777777" w:rsidR="001C4770" w:rsidRPr="00610B10" w:rsidRDefault="001C4770" w:rsidP="00DB60F7">
                  <w:pPr>
                    <w:jc w:val="center"/>
                    <w:rPr>
                      <w:sz w:val="16"/>
                      <w:szCs w:val="16"/>
                      <w:highlight w:val="yellow"/>
                      <w:lang w:val="en-GB"/>
                    </w:rPr>
                  </w:pPr>
                  <w:r w:rsidRPr="00610B10">
                    <w:rPr>
                      <w:sz w:val="16"/>
                      <w:szCs w:val="16"/>
                      <w:highlight w:val="yellow"/>
                      <w:lang w:val="en-GB"/>
                    </w:rPr>
                    <w:t>Complete</w:t>
                  </w:r>
                </w:p>
              </w:tc>
            </w:tr>
            <w:tr w:rsidR="001C4770" w:rsidRPr="00610B10" w14:paraId="7884C9ED" w14:textId="77777777" w:rsidTr="00DB60F7">
              <w:tc>
                <w:tcPr>
                  <w:tcW w:w="0" w:type="auto"/>
                </w:tcPr>
                <w:p w14:paraId="16CB61C7" w14:textId="77777777" w:rsidR="001C4770" w:rsidRPr="00610B10" w:rsidRDefault="001C4770" w:rsidP="00DB60F7">
                  <w:pPr>
                    <w:rPr>
                      <w:sz w:val="16"/>
                      <w:szCs w:val="16"/>
                      <w:highlight w:val="yellow"/>
                      <w:lang w:val="en-GB"/>
                    </w:rPr>
                  </w:pPr>
                  <w:r w:rsidRPr="00610B10">
                    <w:rPr>
                      <w:sz w:val="16"/>
                      <w:szCs w:val="16"/>
                      <w:highlight w:val="yellow"/>
                      <w:lang w:val="en-GB"/>
                    </w:rPr>
                    <w:t>Quantification</w:t>
                  </w:r>
                </w:p>
              </w:tc>
              <w:tc>
                <w:tcPr>
                  <w:tcW w:w="0" w:type="auto"/>
                </w:tcPr>
                <w:p w14:paraId="1372CE29"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365BBD95"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10F334F7" w14:textId="77777777" w:rsidTr="00DB60F7">
              <w:tc>
                <w:tcPr>
                  <w:tcW w:w="0" w:type="auto"/>
                </w:tcPr>
                <w:p w14:paraId="19439045" w14:textId="77777777" w:rsidR="001C4770" w:rsidRPr="00610B10" w:rsidRDefault="001C4770" w:rsidP="00DB60F7">
                  <w:pPr>
                    <w:rPr>
                      <w:sz w:val="16"/>
                      <w:szCs w:val="16"/>
                      <w:highlight w:val="yellow"/>
                      <w:lang w:val="en-GB"/>
                    </w:rPr>
                  </w:pPr>
                  <w:r w:rsidRPr="00610B10">
                    <w:rPr>
                      <w:sz w:val="16"/>
                      <w:szCs w:val="16"/>
                      <w:highlight w:val="yellow"/>
                      <w:lang w:val="en-GB"/>
                    </w:rPr>
                    <w:t>Identification</w:t>
                  </w:r>
                </w:p>
              </w:tc>
              <w:tc>
                <w:tcPr>
                  <w:tcW w:w="0" w:type="auto"/>
                </w:tcPr>
                <w:p w14:paraId="5002749E" w14:textId="77777777" w:rsidR="001C4770" w:rsidRPr="00610B10" w:rsidRDefault="001C4770" w:rsidP="00DB60F7">
                  <w:pPr>
                    <w:jc w:val="center"/>
                    <w:rPr>
                      <w:sz w:val="16"/>
                      <w:szCs w:val="16"/>
                      <w:highlight w:val="yellow"/>
                      <w:lang w:val="en-GB"/>
                    </w:rPr>
                  </w:pPr>
                </w:p>
              </w:tc>
              <w:tc>
                <w:tcPr>
                  <w:tcW w:w="0" w:type="auto"/>
                </w:tcPr>
                <w:p w14:paraId="0940AB2B" w14:textId="77777777" w:rsidR="001C4770" w:rsidRPr="00610B10" w:rsidRDefault="001C4770" w:rsidP="00DB60F7">
                  <w:pPr>
                    <w:jc w:val="center"/>
                    <w:rPr>
                      <w:sz w:val="16"/>
                      <w:szCs w:val="16"/>
                      <w:highlight w:val="yellow"/>
                      <w:lang w:val="en-GB"/>
                    </w:rPr>
                  </w:pPr>
                </w:p>
              </w:tc>
            </w:tr>
          </w:tbl>
          <w:p w14:paraId="5D439EE0" w14:textId="77777777" w:rsidR="001C4770" w:rsidRPr="00610B10" w:rsidRDefault="001C477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35E1910D" w14:textId="77777777" w:rsidTr="00DB60F7">
        <w:tc>
          <w:tcPr>
            <w:tcW w:w="1617" w:type="dxa"/>
            <w:vAlign w:val="center"/>
          </w:tcPr>
          <w:p w14:paraId="6A84CF21" w14:textId="77777777" w:rsidR="001C4770" w:rsidRPr="00EC2317" w:rsidRDefault="001C4770" w:rsidP="00DB60F7">
            <w:pPr>
              <w:rPr>
                <w:b/>
                <w:lang w:val="en-GB"/>
              </w:rPr>
            </w:pPr>
            <w:r w:rsidRPr="00EC2317">
              <w:rPr>
                <w:b/>
                <w:lang w:val="en-GB"/>
              </w:rPr>
              <w:t>Example:</w:t>
            </w:r>
          </w:p>
        </w:tc>
        <w:tc>
          <w:tcPr>
            <w:tcW w:w="8571" w:type="dxa"/>
          </w:tcPr>
          <w:p w14:paraId="040B0593" w14:textId="77777777" w:rsidR="001C4770" w:rsidRPr="00610B10" w:rsidRDefault="001C4770" w:rsidP="00DB60F7">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DB60F7">
        <w:tc>
          <w:tcPr>
            <w:tcW w:w="1617" w:type="dxa"/>
            <w:vAlign w:val="center"/>
          </w:tcPr>
          <w:p w14:paraId="6617652C" w14:textId="77777777" w:rsidR="00CF2AE2" w:rsidRPr="00EC2317" w:rsidRDefault="00CF2AE2" w:rsidP="00DB60F7">
            <w:pPr>
              <w:rPr>
                <w:b/>
                <w:lang w:val="en-GB"/>
              </w:rPr>
            </w:pPr>
            <w:r w:rsidRPr="00EC2317">
              <w:rPr>
                <w:b/>
                <w:lang w:val="en-GB"/>
              </w:rPr>
              <w:t>Description:</w:t>
            </w:r>
          </w:p>
        </w:tc>
        <w:tc>
          <w:tcPr>
            <w:tcW w:w="8571" w:type="dxa"/>
          </w:tcPr>
          <w:p w14:paraId="2A913675" w14:textId="2265ADF1" w:rsidR="00CF2AE2" w:rsidRPr="00EC2317" w:rsidRDefault="00CF2AE2" w:rsidP="00DB60F7">
            <w:pPr>
              <w:rPr>
                <w:lang w:val="en-GB"/>
              </w:rPr>
            </w:pPr>
            <w:r>
              <w:rPr>
                <w:lang w:val="en-GB"/>
              </w:rPr>
              <w:t xml:space="preserve">The </w:t>
            </w:r>
            <w:r>
              <w:rPr>
                <w:lang w:val="en-GB"/>
              </w:rPr>
              <w:t xml:space="preserve">. </w:t>
            </w:r>
          </w:p>
        </w:tc>
      </w:tr>
      <w:tr w:rsidR="00CF2AE2" w14:paraId="1A510CA4" w14:textId="77777777" w:rsidTr="00DB60F7">
        <w:tc>
          <w:tcPr>
            <w:tcW w:w="1617" w:type="dxa"/>
            <w:vAlign w:val="center"/>
          </w:tcPr>
          <w:p w14:paraId="5EFC0AE5" w14:textId="77777777" w:rsidR="00CF2AE2" w:rsidRPr="00EC2317" w:rsidRDefault="00CF2AE2" w:rsidP="00DB60F7">
            <w:pPr>
              <w:rPr>
                <w:b/>
                <w:lang w:val="en-GB"/>
              </w:rPr>
            </w:pPr>
            <w:r w:rsidRPr="00EC2317">
              <w:rPr>
                <w:b/>
                <w:lang w:val="en-GB"/>
              </w:rPr>
              <w:t>Type:</w:t>
            </w:r>
          </w:p>
        </w:tc>
        <w:tc>
          <w:tcPr>
            <w:tcW w:w="8571" w:type="dxa"/>
          </w:tcPr>
          <w:p w14:paraId="063AD6DA" w14:textId="77777777" w:rsidR="00CF2AE2" w:rsidRPr="00EC2317" w:rsidRDefault="00CF2AE2" w:rsidP="00DB60F7">
            <w:pPr>
              <w:rPr>
                <w:lang w:val="en-GB"/>
              </w:rPr>
            </w:pPr>
            <w:r>
              <w:rPr>
                <w:lang w:val="en-GB"/>
              </w:rPr>
              <w:t>Param</w:t>
            </w:r>
          </w:p>
        </w:tc>
      </w:tr>
      <w:tr w:rsidR="00CF2AE2" w14:paraId="70AC28E9" w14:textId="77777777" w:rsidTr="00DB60F7">
        <w:tc>
          <w:tcPr>
            <w:tcW w:w="1617" w:type="dxa"/>
            <w:vAlign w:val="center"/>
          </w:tcPr>
          <w:p w14:paraId="325E9FD5" w14:textId="77777777" w:rsidR="00CF2AE2" w:rsidRPr="00EC2317" w:rsidRDefault="00CF2AE2"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CF2AE2" w:rsidRPr="00610B10" w14:paraId="6EF3A200" w14:textId="77777777" w:rsidTr="00DB60F7">
              <w:tc>
                <w:tcPr>
                  <w:tcW w:w="0" w:type="auto"/>
                  <w:tcBorders>
                    <w:top w:val="nil"/>
                    <w:left w:val="nil"/>
                  </w:tcBorders>
                </w:tcPr>
                <w:p w14:paraId="73268751" w14:textId="77777777" w:rsidR="00CF2AE2" w:rsidRPr="00610B10" w:rsidRDefault="00CF2AE2" w:rsidP="00DB60F7">
                  <w:pPr>
                    <w:jc w:val="center"/>
                    <w:rPr>
                      <w:sz w:val="16"/>
                      <w:szCs w:val="16"/>
                      <w:highlight w:val="yellow"/>
                      <w:lang w:val="en-GB"/>
                    </w:rPr>
                  </w:pPr>
                </w:p>
              </w:tc>
              <w:tc>
                <w:tcPr>
                  <w:tcW w:w="0" w:type="auto"/>
                </w:tcPr>
                <w:p w14:paraId="28221F92" w14:textId="77777777" w:rsidR="00CF2AE2" w:rsidRPr="00610B10" w:rsidRDefault="00CF2AE2" w:rsidP="00DB60F7">
                  <w:pPr>
                    <w:jc w:val="center"/>
                    <w:rPr>
                      <w:sz w:val="16"/>
                      <w:szCs w:val="16"/>
                      <w:highlight w:val="yellow"/>
                      <w:lang w:val="en-GB"/>
                    </w:rPr>
                  </w:pPr>
                  <w:r w:rsidRPr="00610B10">
                    <w:rPr>
                      <w:sz w:val="16"/>
                      <w:szCs w:val="16"/>
                      <w:highlight w:val="yellow"/>
                      <w:lang w:val="en-GB"/>
                    </w:rPr>
                    <w:t>Summary</w:t>
                  </w:r>
                </w:p>
              </w:tc>
              <w:tc>
                <w:tcPr>
                  <w:tcW w:w="0" w:type="auto"/>
                </w:tcPr>
                <w:p w14:paraId="4021E24E" w14:textId="77777777" w:rsidR="00CF2AE2" w:rsidRPr="00610B10" w:rsidRDefault="00CF2AE2" w:rsidP="00DB60F7">
                  <w:pPr>
                    <w:jc w:val="center"/>
                    <w:rPr>
                      <w:sz w:val="16"/>
                      <w:szCs w:val="16"/>
                      <w:highlight w:val="yellow"/>
                      <w:lang w:val="en-GB"/>
                    </w:rPr>
                  </w:pPr>
                  <w:r w:rsidRPr="00610B10">
                    <w:rPr>
                      <w:sz w:val="16"/>
                      <w:szCs w:val="16"/>
                      <w:highlight w:val="yellow"/>
                      <w:lang w:val="en-GB"/>
                    </w:rPr>
                    <w:t>Complete</w:t>
                  </w:r>
                </w:p>
              </w:tc>
            </w:tr>
            <w:tr w:rsidR="00CF2AE2" w:rsidRPr="00610B10" w14:paraId="3E7976A0" w14:textId="77777777" w:rsidTr="00DB60F7">
              <w:tc>
                <w:tcPr>
                  <w:tcW w:w="0" w:type="auto"/>
                </w:tcPr>
                <w:p w14:paraId="139AC7C6" w14:textId="77777777" w:rsidR="00CF2AE2" w:rsidRPr="00610B10" w:rsidRDefault="00CF2AE2" w:rsidP="00DB60F7">
                  <w:pPr>
                    <w:rPr>
                      <w:sz w:val="16"/>
                      <w:szCs w:val="16"/>
                      <w:highlight w:val="yellow"/>
                      <w:lang w:val="en-GB"/>
                    </w:rPr>
                  </w:pPr>
                  <w:r w:rsidRPr="00610B10">
                    <w:rPr>
                      <w:sz w:val="16"/>
                      <w:szCs w:val="16"/>
                      <w:highlight w:val="yellow"/>
                      <w:lang w:val="en-GB"/>
                    </w:rPr>
                    <w:t>Quantification</w:t>
                  </w:r>
                </w:p>
              </w:tc>
              <w:tc>
                <w:tcPr>
                  <w:tcW w:w="0" w:type="auto"/>
                </w:tcPr>
                <w:p w14:paraId="33EEAE74" w14:textId="77777777" w:rsidR="00CF2AE2" w:rsidRPr="00610B10" w:rsidRDefault="00CF2AE2"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66A76278" w14:textId="77777777" w:rsidR="00CF2AE2" w:rsidRPr="00610B10" w:rsidRDefault="00CF2AE2"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CF2AE2" w:rsidRPr="00610B10" w14:paraId="06FEB4BF" w14:textId="77777777" w:rsidTr="00DB60F7">
              <w:tc>
                <w:tcPr>
                  <w:tcW w:w="0" w:type="auto"/>
                </w:tcPr>
                <w:p w14:paraId="54C8BA94" w14:textId="77777777" w:rsidR="00CF2AE2" w:rsidRPr="00610B10" w:rsidRDefault="00CF2AE2" w:rsidP="00DB60F7">
                  <w:pPr>
                    <w:rPr>
                      <w:sz w:val="16"/>
                      <w:szCs w:val="16"/>
                      <w:highlight w:val="yellow"/>
                      <w:lang w:val="en-GB"/>
                    </w:rPr>
                  </w:pPr>
                  <w:r w:rsidRPr="00610B10">
                    <w:rPr>
                      <w:sz w:val="16"/>
                      <w:szCs w:val="16"/>
                      <w:highlight w:val="yellow"/>
                      <w:lang w:val="en-GB"/>
                    </w:rPr>
                    <w:t>Identification</w:t>
                  </w:r>
                </w:p>
              </w:tc>
              <w:tc>
                <w:tcPr>
                  <w:tcW w:w="0" w:type="auto"/>
                </w:tcPr>
                <w:p w14:paraId="33AAB388" w14:textId="77777777" w:rsidR="00CF2AE2" w:rsidRPr="00610B10" w:rsidRDefault="00CF2AE2" w:rsidP="00DB60F7">
                  <w:pPr>
                    <w:jc w:val="center"/>
                    <w:rPr>
                      <w:sz w:val="16"/>
                      <w:szCs w:val="16"/>
                      <w:highlight w:val="yellow"/>
                      <w:lang w:val="en-GB"/>
                    </w:rPr>
                  </w:pPr>
                </w:p>
              </w:tc>
              <w:tc>
                <w:tcPr>
                  <w:tcW w:w="0" w:type="auto"/>
                </w:tcPr>
                <w:p w14:paraId="36B6343C" w14:textId="77777777" w:rsidR="00CF2AE2" w:rsidRPr="00610B10" w:rsidRDefault="00CF2AE2" w:rsidP="00DB60F7">
                  <w:pPr>
                    <w:jc w:val="center"/>
                    <w:rPr>
                      <w:sz w:val="16"/>
                      <w:szCs w:val="16"/>
                      <w:highlight w:val="yellow"/>
                      <w:lang w:val="en-GB"/>
                    </w:rPr>
                  </w:pPr>
                </w:p>
              </w:tc>
            </w:tr>
          </w:tbl>
          <w:p w14:paraId="7468B9C8" w14:textId="77777777" w:rsidR="00CF2AE2" w:rsidRPr="00610B10" w:rsidRDefault="00CF2AE2"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CF2AE2" w14:paraId="3E4E9D47" w14:textId="77777777" w:rsidTr="00DB60F7">
        <w:tc>
          <w:tcPr>
            <w:tcW w:w="1617" w:type="dxa"/>
            <w:vAlign w:val="center"/>
          </w:tcPr>
          <w:p w14:paraId="17AA6B35" w14:textId="77777777" w:rsidR="00CF2AE2" w:rsidRPr="00EC2317" w:rsidRDefault="00CF2AE2" w:rsidP="00DB60F7">
            <w:pPr>
              <w:rPr>
                <w:b/>
                <w:lang w:val="en-GB"/>
              </w:rPr>
            </w:pPr>
            <w:r w:rsidRPr="00EC2317">
              <w:rPr>
                <w:b/>
                <w:lang w:val="en-GB"/>
              </w:rPr>
              <w:t>Example:</w:t>
            </w:r>
          </w:p>
        </w:tc>
        <w:tc>
          <w:tcPr>
            <w:tcW w:w="8571" w:type="dxa"/>
          </w:tcPr>
          <w:p w14:paraId="7FDF8DC4" w14:textId="77777777" w:rsidR="00CF2AE2" w:rsidRPr="00610B10" w:rsidRDefault="00CF2AE2" w:rsidP="00DB60F7">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 xml:space="preserve">the types of fragmentation </w:t>
            </w:r>
            <w:r w:rsidR="00862ADC">
              <w:rPr>
                <w:lang w:val="en-GB"/>
              </w:rPr>
              <w:lastRenderedPageBreak/>
              <w:t>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lastRenderedPageBreak/>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39" w:name="_Ref312246776"/>
      <w:r>
        <w:rPr>
          <w:lang w:val="en-GB"/>
        </w:rPr>
        <w:t>sample</w:t>
      </w:r>
      <w:r w:rsidR="00B53656">
        <w:rPr>
          <w:lang w:val="en-GB"/>
        </w:rPr>
        <w:t>[1-n]-</w:t>
      </w:r>
      <w:r w:rsidR="007A1183" w:rsidRPr="00184979">
        <w:rPr>
          <w:lang w:val="en-GB"/>
        </w:rPr>
        <w:t>species</w:t>
      </w:r>
      <w:bookmarkEnd w:id="139"/>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lastRenderedPageBreak/>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lastRenderedPageBreak/>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lastRenderedPageBreak/>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40" w:name="_Toc363823119"/>
            <w:r w:rsidRPr="00EA4D0B">
              <w:rPr>
                <w:lang w:val="en-GB"/>
              </w:rPr>
              <w:t>String</w:t>
            </w:r>
            <w:bookmarkEnd w:id="140"/>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41" w:name="_Toc363823120"/>
            <w:r>
              <w:rPr>
                <w:b/>
                <w:lang w:val="en-GB"/>
              </w:rPr>
              <w:t>Mandatory</w:t>
            </w:r>
            <w:bookmarkEnd w:id="141"/>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42"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42"/>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3" w:name="_Toc363823122"/>
            <w:r w:rsidRPr="00EA4D0B">
              <w:rPr>
                <w:b/>
                <w:lang w:val="en-GB"/>
              </w:rPr>
              <w:t>Example:</w:t>
            </w:r>
            <w:bookmarkEnd w:id="143"/>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4" w:name="_Toc363823123"/>
            <w:r w:rsidRPr="00653EC3">
              <w:rPr>
                <w:rFonts w:ascii="Courier New" w:hAnsi="Courier New" w:cs="Courier New"/>
                <w:sz w:val="16"/>
                <w:szCs w:val="16"/>
                <w:lang w:val="en-GB"/>
              </w:rPr>
              <w:t xml:space="preserve">MTD   </w:t>
            </w:r>
            <w:bookmarkEnd w:id="144"/>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5" w:name="_Toc363823124"/>
            <w:r w:rsidRPr="00EA4D0B">
              <w:rPr>
                <w:lang w:val="en-GB"/>
              </w:rPr>
              <w:t>String</w:t>
            </w:r>
            <w:bookmarkEnd w:id="145"/>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6" w:name="_Toc363823127"/>
            <w:r w:rsidRPr="00EA4D0B">
              <w:rPr>
                <w:b/>
                <w:lang w:val="en-GB"/>
              </w:rPr>
              <w:t>Example:</w:t>
            </w:r>
            <w:bookmarkEnd w:id="146"/>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7"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7"/>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lastRenderedPageBreak/>
              <w:t>Type:</w:t>
            </w:r>
          </w:p>
        </w:tc>
        <w:tc>
          <w:tcPr>
            <w:tcW w:w="8571" w:type="dxa"/>
          </w:tcPr>
          <w:p w14:paraId="1B5253EE" w14:textId="77777777" w:rsidR="00D959A2" w:rsidRDefault="002E4BD6" w:rsidP="00EA4D0B">
            <w:pPr>
              <w:spacing w:after="60"/>
              <w:outlineLvl w:val="1"/>
              <w:rPr>
                <w:rFonts w:cs="Arial"/>
                <w:lang w:val="en-GB"/>
              </w:rPr>
            </w:pPr>
            <w:bookmarkStart w:id="148" w:name="_Toc363823129"/>
            <w:r w:rsidRPr="00DC5F15">
              <w:rPr>
                <w:lang w:val="en-GB"/>
              </w:rPr>
              <w:t>String</w:t>
            </w:r>
            <w:bookmarkEnd w:id="148"/>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49" w:name="_Toc363823132"/>
            <w:r w:rsidRPr="00DC5F15">
              <w:rPr>
                <w:b/>
                <w:lang w:val="en-GB"/>
              </w:rPr>
              <w:t>Example:</w:t>
            </w:r>
            <w:bookmarkEnd w:id="149"/>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50"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50"/>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51" w:name="_Toc363823134"/>
            <w:r w:rsidRPr="00EA4D0B">
              <w:rPr>
                <w:lang w:val="en-GB"/>
              </w:rPr>
              <w:t>String</w:t>
            </w:r>
            <w:bookmarkEnd w:id="151"/>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52" w:name="_Toc363823137"/>
            <w:r w:rsidRPr="00EA4D0B">
              <w:rPr>
                <w:b/>
                <w:lang w:val="en-GB"/>
              </w:rPr>
              <w:t>Example:</w:t>
            </w:r>
            <w:bookmarkEnd w:id="152"/>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3" w:name="_Toc264879025"/>
      <w:r>
        <w:rPr>
          <w:lang w:val="en-GB"/>
        </w:rPr>
        <w:t>Protein Section</w:t>
      </w:r>
      <w:bookmarkEnd w:id="153"/>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lastRenderedPageBreak/>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commentRangeStart w:id="154"/>
      <w:r>
        <w:rPr>
          <w:lang w:val="en-GB"/>
        </w:rPr>
        <w:t>database</w:t>
      </w:r>
      <w:commentRangeEnd w:id="154"/>
      <w:r w:rsidR="00001E4D">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 xml:space="preserve">The type of score MUST be defined in the </w:t>
            </w:r>
            <w:r>
              <w:rPr>
                <w:lang w:val="en-GB"/>
              </w:rPr>
              <w:lastRenderedPageBreak/>
              <w:t>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lastRenderedPageBreak/>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lastRenderedPageBreak/>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5" w:name="_Ref318276447"/>
      <w:r w:rsidRPr="005872BC">
        <w:rPr>
          <w:lang w:val="en-GB"/>
        </w:rPr>
        <w:t>modifications</w:t>
      </w:r>
      <w:bookmarkEnd w:id="155"/>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w:t>
            </w:r>
            <w:r w:rsidRPr="00EC2317">
              <w:rPr>
                <w:lang w:val="en-GB"/>
              </w:rPr>
              <w:lastRenderedPageBreak/>
              <w:t>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lastRenderedPageBreak/>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lastRenderedPageBreak/>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lastRenderedPageBreak/>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6" w:name="_Toc264879026"/>
      <w:r>
        <w:rPr>
          <w:lang w:val="en-GB"/>
        </w:rPr>
        <w:t>Peptide Section</w:t>
      </w:r>
      <w:bookmarkEnd w:id="156"/>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 xml:space="preserve">The protein's accession the peptide is associated with. In case no protein </w:t>
            </w:r>
            <w:r w:rsidRPr="00EC2317">
              <w:rPr>
                <w:lang w:val="en-GB"/>
              </w:rPr>
              <w:lastRenderedPageBreak/>
              <w:t>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lastRenderedPageBreak/>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lastRenderedPageBreak/>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lastRenderedPageBreak/>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lastRenderedPageBreak/>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lastRenderedPageBreak/>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lastRenderedPageBreak/>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7" w:name="_Toc356304554"/>
      <w:bookmarkStart w:id="158" w:name="_Toc356304648"/>
      <w:bookmarkStart w:id="159" w:name="_Toc359328081"/>
      <w:bookmarkStart w:id="160" w:name="_Toc359328180"/>
      <w:bookmarkStart w:id="161" w:name="_Toc264879027"/>
      <w:bookmarkEnd w:id="157"/>
      <w:bookmarkEnd w:id="158"/>
      <w:bookmarkEnd w:id="159"/>
      <w:bookmarkEnd w:id="160"/>
      <w:r>
        <w:rPr>
          <w:lang w:val="en-GB"/>
        </w:rPr>
        <w:t>PSM Section</w:t>
      </w:r>
      <w:bookmarkEnd w:id="161"/>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lastRenderedPageBreak/>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lastRenderedPageBreak/>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lastRenderedPageBreak/>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62"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62"/>
    </w:p>
    <w:p w14:paraId="6C725F0C" w14:textId="77777777" w:rsidR="007A1183" w:rsidRDefault="007A1183" w:rsidP="007A1183">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63"/>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63"/>
            <w:r w:rsidR="008A2A7C">
              <w:rPr>
                <w:rStyle w:val="CommentReference"/>
              </w:rPr>
              <w:commentReference w:id="163"/>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different identifier types for the same molecule. 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4"/>
            <w:r w:rsidRPr="00C976D0">
              <w:rPr>
                <w:rFonts w:cs="Courier New"/>
              </w:rPr>
              <w:t xml:space="preserve">CID:00027395    </w:t>
            </w:r>
            <w:commentRangeEnd w:id="164"/>
            <w:r>
              <w:rPr>
                <w:rStyle w:val="CommentReference"/>
                <w:rFonts w:ascii="Arial" w:hAnsi="Arial"/>
                <w:lang w:val="en-US"/>
              </w:rPr>
              <w:commentReference w:id="164"/>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760A3EFB"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7A1183" w:rsidRPr="00EC2317">
              <w:rPr>
                <w:lang w:val="en-GB"/>
              </w:rPr>
              <w:t xml:space="preserve"> of the identified compound</w:t>
            </w:r>
            <w:r>
              <w:rPr>
                <w:lang w:val="en-GB"/>
              </w:rPr>
              <w:t xml:space="preserve"> –</w:t>
            </w:r>
            <w:r w:rsidR="009B641F">
              <w:rPr>
                <w:lang w:val="en-GB"/>
              </w:rPr>
              <w:t xml:space="preserve"> this MAY be null (unknown chemical formula), one value (ambiguity has been resolved e.g. an isomer) or if more than one, </w:t>
            </w:r>
            <w:r w:rsidRPr="009B641F">
              <w:rPr>
                <w:lang w:val="en-GB"/>
              </w:rPr>
              <w:t>the number of values provided MUST match the number of values provided in identifier</w:t>
            </w:r>
            <w:r w:rsidR="00713C99" w:rsidRPr="009B641F">
              <w:rPr>
                <w:lang w:val="en-GB"/>
              </w:rPr>
              <w:t>.</w:t>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38D15118"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nput line-entry system (SMILES) for the small molecule. The number of values provided MUST match the number of values provided in 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65"/>
      <w:r>
        <w:rPr>
          <w:lang w:val="en-GB"/>
        </w:rPr>
        <w:t>in</w:t>
      </w:r>
      <w:r w:rsidR="009E04E6">
        <w:rPr>
          <w:lang w:val="en-GB"/>
        </w:rPr>
        <w:t>chi</w:t>
      </w:r>
      <w:commentRangeEnd w:id="165"/>
      <w:r w:rsidR="00821B9A">
        <w:rPr>
          <w:rStyle w:val="CommentReference"/>
          <w:rFonts w:ascii="Arial" w:hAnsi="Arial"/>
          <w:b w:val="0"/>
          <w:bCs w:val="0"/>
        </w:rPr>
        <w:commentReference w:id="16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4957655" w14:textId="48E9B276" w:rsidR="0025648A" w:rsidRPr="0038161A" w:rsidRDefault="002C603C" w:rsidP="0025648A">
            <w:pPr>
              <w:jc w:val="both"/>
              <w:rPr>
                <w:highlight w:val="yellow"/>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25648A">
              <w:rPr>
                <w:lang w:val="en-GB"/>
              </w:rPr>
              <w:t>If multiple identifiers have been reported (ambiguous identification) then</w:t>
            </w:r>
            <w:r w:rsidR="0025648A" w:rsidRPr="0025648A">
              <w:rPr>
                <w:lang w:val="en-GB"/>
              </w:rPr>
              <w:t>:</w:t>
            </w:r>
            <w:r w:rsidR="0025648A">
              <w:rPr>
                <w:lang w:val="en-GB"/>
              </w:rPr>
              <w:t xml:space="preserve"> </w:t>
            </w:r>
            <w:r w:rsidR="0025648A" w:rsidRPr="0038161A">
              <w:rPr>
                <w:highlight w:val="yellow"/>
                <w:lang w:val="en-GB"/>
              </w:rPr>
              <w:t>one</w:t>
            </w:r>
            <w:r w:rsidR="0025648A" w:rsidRPr="0038161A">
              <w:rPr>
                <w:highlight w:val="yellow"/>
                <w:lang w:val="en-GB"/>
              </w:rPr>
              <w:t xml:space="preserve"> Inchi key SHOULD be reported here where</w:t>
            </w:r>
            <w:r w:rsidR="0025648A" w:rsidRPr="0038161A">
              <w:rPr>
                <w:highlight w:val="yellow"/>
                <w:lang w:val="en-GB"/>
              </w:rPr>
              <w:t xml:space="preserve"> ambiguity</w:t>
            </w:r>
            <w:r w:rsidR="0025648A" w:rsidRPr="0038161A">
              <w:rPr>
                <w:highlight w:val="yellow"/>
                <w:lang w:val="en-GB"/>
              </w:rPr>
              <w:t xml:space="preserve"> has been</w:t>
            </w:r>
            <w:r w:rsidR="0025648A" w:rsidRPr="0038161A">
              <w:rPr>
                <w:highlight w:val="yellow"/>
                <w:lang w:val="en-GB"/>
              </w:rPr>
              <w:t xml:space="preserve"> resolved in the INCHI key</w:t>
            </w:r>
          </w:p>
          <w:p w14:paraId="04E96B6E" w14:textId="487043CA" w:rsidR="0025648A" w:rsidRPr="0038161A" w:rsidRDefault="0025648A" w:rsidP="0025648A">
            <w:pPr>
              <w:jc w:val="both"/>
              <w:rPr>
                <w:highlight w:val="yellow"/>
                <w:lang w:val="en-GB"/>
              </w:rPr>
            </w:pPr>
            <w:r w:rsidRPr="0038161A">
              <w:rPr>
                <w:highlight w:val="yellow"/>
                <w:lang w:val="en-GB"/>
              </w:rPr>
              <w:t xml:space="preserve">OR </w:t>
            </w:r>
          </w:p>
          <w:p w14:paraId="09CB188E" w14:textId="77777777" w:rsidR="0025648A" w:rsidRPr="0038161A" w:rsidRDefault="0025648A" w:rsidP="0025648A">
            <w:pPr>
              <w:jc w:val="both"/>
              <w:rPr>
                <w:highlight w:val="yellow"/>
                <w:lang w:val="en-GB"/>
              </w:rPr>
            </w:pPr>
            <w:r w:rsidRPr="0038161A">
              <w:rPr>
                <w:highlight w:val="yellow"/>
                <w:lang w:val="en-GB"/>
              </w:rPr>
              <w:t>If null reported, Inchi unknown.</w:t>
            </w:r>
          </w:p>
          <w:p w14:paraId="4F79BEE6" w14:textId="15E57DF1" w:rsidR="0025648A" w:rsidRPr="0038161A" w:rsidRDefault="0025648A" w:rsidP="0025648A">
            <w:pPr>
              <w:jc w:val="both"/>
              <w:rPr>
                <w:highlight w:val="yellow"/>
                <w:lang w:val="en-GB"/>
              </w:rPr>
            </w:pPr>
            <w:r w:rsidRPr="0038161A">
              <w:rPr>
                <w:highlight w:val="yellow"/>
                <w:lang w:val="en-GB"/>
              </w:rPr>
              <w:t>OR</w:t>
            </w:r>
          </w:p>
          <w:p w14:paraId="3094C046" w14:textId="2D51FB41" w:rsidR="00395B9E" w:rsidRDefault="0025648A" w:rsidP="0025648A">
            <w:pPr>
              <w:jc w:val="both"/>
              <w:rPr>
                <w:lang w:val="en-GB"/>
              </w:rPr>
            </w:pPr>
            <w:r w:rsidRPr="0038161A">
              <w:rPr>
                <w:highlight w:val="yellow"/>
                <w:lang w:val="en-GB"/>
              </w:rPr>
              <w:t>If many</w:t>
            </w:r>
            <w:r w:rsidRPr="0038161A">
              <w:rPr>
                <w:highlight w:val="yellow"/>
                <w:lang w:val="en-GB"/>
              </w:rPr>
              <w:t xml:space="preserve"> Inchi</w:t>
            </w:r>
            <w:r w:rsidRPr="0038161A">
              <w:rPr>
                <w:highlight w:val="yellow"/>
                <w:lang w:val="en-GB"/>
              </w:rPr>
              <w:t xml:space="preserve"> reported, MUST match the number of</w:t>
            </w:r>
            <w:r w:rsidRPr="0038161A">
              <w:rPr>
                <w:highlight w:val="yellow"/>
                <w:lang w:val="en-GB"/>
              </w:rPr>
              <w:t xml:space="preserve"> </w:t>
            </w:r>
            <w:r w:rsidR="00710515" w:rsidRPr="0038161A">
              <w:rPr>
                <w:highlight w:val="yellow"/>
                <w:lang w:val="en-GB"/>
              </w:rPr>
              <w:t>values reported under Identifier.</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02207777" w:rsidR="007A1183" w:rsidRPr="00EC2317" w:rsidRDefault="009B1D61" w:rsidP="009B1D61">
            <w:pPr>
              <w:rPr>
                <w:lang w:val="en-GB"/>
              </w:rPr>
            </w:pPr>
            <w:r w:rsidRPr="00EC2317">
              <w:rPr>
                <w:lang w:val="en-GB"/>
              </w:rPr>
              <w:t xml:space="preserve">A list of “|” separated possible </w:t>
            </w:r>
            <w:r w:rsidR="007A1183" w:rsidRPr="00EC2317">
              <w:rPr>
                <w:lang w:val="en-GB"/>
              </w:rPr>
              <w:t>small molecule’s description</w:t>
            </w:r>
            <w:r w:rsidR="00F77C81">
              <w:rPr>
                <w:lang w:val="en-GB"/>
              </w:rPr>
              <w:t xml:space="preserve"> or</w:t>
            </w:r>
            <w:r w:rsidR="007A1183" w:rsidRPr="00EC2317">
              <w:rPr>
                <w:lang w:val="en-GB"/>
              </w:rPr>
              <w:t xml:space="preserve"> name.</w:t>
            </w:r>
            <w:r>
              <w:rPr>
                <w:lang w:val="en-GB"/>
              </w:rPr>
              <w:t xml:space="preserve"> Multiple names are only to demonstrate ambiguity in the identification. </w:t>
            </w:r>
            <w:commentRangeStart w:id="166"/>
            <w:r>
              <w:rPr>
                <w:lang w:val="en-GB"/>
              </w:rPr>
              <w:t>The number of values provided MUST match the number of values provided in identifier.</w:t>
            </w:r>
            <w:r w:rsidR="00E3475E">
              <w:rPr>
                <w:lang w:val="en-GB"/>
              </w:rPr>
              <w:t xml:space="preserve"> A null value MAY be provided if the small molecule cannot be identified with reasonable c</w:t>
            </w:r>
            <w:r w:rsidR="009A746D">
              <w:rPr>
                <w:lang w:val="en-GB"/>
              </w:rPr>
              <w:t>onfidence.</w:t>
            </w:r>
            <w:commentRangeEnd w:id="166"/>
            <w:r w:rsidR="007F0FF3">
              <w:rPr>
                <w:rStyle w:val="CommentReference"/>
              </w:rPr>
              <w:commentReference w:id="166"/>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5E7D0027" w:rsidR="000440D3" w:rsidRDefault="000440D3" w:rsidP="000440D3">
      <w:pPr>
        <w:pStyle w:val="Heading3"/>
        <w:rPr>
          <w:lang w:val="en-GB"/>
        </w:rPr>
      </w:pPr>
      <w:commentRangeStart w:id="167"/>
      <w:r>
        <w:rPr>
          <w:lang w:val="en-GB"/>
        </w:rPr>
        <w:lastRenderedPageBreak/>
        <w:t>calc_</w:t>
      </w:r>
      <w:r w:rsidR="008B1AF5">
        <w:rPr>
          <w:lang w:val="en-GB"/>
        </w:rPr>
        <w:t>neutral_mass</w:t>
      </w:r>
      <w:commentRangeEnd w:id="167"/>
      <w:r w:rsidR="00AB0BAC">
        <w:rPr>
          <w:rStyle w:val="CommentReference"/>
          <w:rFonts w:ascii="Arial" w:hAnsi="Arial"/>
          <w:b w:val="0"/>
          <w:bCs w:val="0"/>
        </w:rPr>
        <w:commentReference w:id="16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Default="000440D3" w:rsidP="008B1AF5">
            <w:pPr>
              <w:rPr>
                <w:lang w:val="en-GB"/>
              </w:rPr>
            </w:pPr>
            <w:r w:rsidRPr="00823A57">
              <w:rPr>
                <w:highlight w:val="yellow"/>
                <w:lang w:val="en-GB"/>
              </w:rPr>
              <w:t xml:space="preserve">The small molecule’s precursor’s calculated (theoretical) </w:t>
            </w:r>
            <w:r w:rsidR="008B1AF5" w:rsidRPr="00823A57">
              <w:rPr>
                <w:highlight w:val="yellow"/>
                <w:lang w:val="en-GB"/>
              </w:rPr>
              <w:t>neutral mass</w:t>
            </w:r>
            <w:r w:rsidRPr="00823A57">
              <w:rPr>
                <w:highlight w:val="yellow"/>
                <w:lang w:val="en-GB"/>
              </w:rPr>
              <w:t>.</w:t>
            </w:r>
            <w:r w:rsidR="004E5DDC">
              <w:rPr>
                <w:lang w:val="en-GB"/>
              </w:rPr>
              <w:t xml:space="preserve"> </w:t>
            </w:r>
          </w:p>
          <w:p w14:paraId="00E7ACA3" w14:textId="0A9D1DAF" w:rsidR="004E5DDC" w:rsidRDefault="004E5DDC" w:rsidP="008B1AF5">
            <w:pPr>
              <w:rPr>
                <w:lang w:val="en-GB"/>
              </w:rPr>
            </w:pPr>
            <w:r w:rsidRPr="004E5DDC">
              <w:rPr>
                <w:highlight w:val="yellow"/>
                <w:lang w:val="en-GB"/>
              </w:rPr>
              <w:t>Null, 1 or many case as above</w:t>
            </w:r>
          </w:p>
          <w:p w14:paraId="61DDC64C" w14:textId="52D6A9BA" w:rsidR="004E5DDC" w:rsidRPr="00EC2317" w:rsidRDefault="004E5DDC" w:rsidP="008B1AF5">
            <w:pPr>
              <w:rPr>
                <w:lang w:val="en-GB"/>
              </w:rPr>
            </w:pPr>
            <w:r>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EC2317" w:rsidRDefault="008B1AF5" w:rsidP="00FD3302">
            <w:pPr>
              <w:rPr>
                <w:lang w:val="en-GB"/>
              </w:rPr>
            </w:pPr>
            <w:commentRangeStart w:id="168"/>
            <w:r w:rsidRPr="008B1AF5">
              <w:rPr>
                <w:highlight w:val="yellow"/>
                <w:lang w:val="en-GB"/>
              </w:rPr>
              <w:t>Double List</w:t>
            </w:r>
            <w:commentRangeEnd w:id="168"/>
            <w:r>
              <w:rPr>
                <w:rStyle w:val="CommentReference"/>
              </w:rPr>
              <w:commentReference w:id="168"/>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DB60F7">
        <w:tc>
          <w:tcPr>
            <w:tcW w:w="1617" w:type="dxa"/>
            <w:vAlign w:val="center"/>
          </w:tcPr>
          <w:p w14:paraId="517C3D87" w14:textId="77777777" w:rsidR="003A7F76" w:rsidRPr="00EC2317" w:rsidRDefault="003A7F76" w:rsidP="00DB60F7">
            <w:pPr>
              <w:rPr>
                <w:b/>
                <w:lang w:val="en-GB"/>
              </w:rPr>
            </w:pPr>
            <w:r w:rsidRPr="00EC2317">
              <w:rPr>
                <w:b/>
                <w:lang w:val="en-GB"/>
              </w:rPr>
              <w:t>Description:</w:t>
            </w:r>
          </w:p>
        </w:tc>
        <w:tc>
          <w:tcPr>
            <w:tcW w:w="8571" w:type="dxa"/>
          </w:tcPr>
          <w:p w14:paraId="26513B69" w14:textId="6742EE81" w:rsidR="003A7F76" w:rsidRPr="00793764" w:rsidRDefault="003A7F76" w:rsidP="001F0896">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_</w:t>
            </w:r>
            <w:r w:rsidR="001F0896">
              <w:rPr>
                <w:lang w:val="en-GB"/>
              </w:rPr>
              <w:t>ions column</w:t>
            </w:r>
            <w:r w:rsidRPr="00793764">
              <w:rPr>
                <w:lang w:val="en-GB"/>
              </w:rPr>
              <w:t>.</w:t>
            </w:r>
          </w:p>
        </w:tc>
      </w:tr>
      <w:tr w:rsidR="003A7F76" w14:paraId="1B11FF08" w14:textId="77777777" w:rsidTr="00DB60F7">
        <w:tc>
          <w:tcPr>
            <w:tcW w:w="1617" w:type="dxa"/>
            <w:vAlign w:val="center"/>
          </w:tcPr>
          <w:p w14:paraId="44D856ED" w14:textId="77777777" w:rsidR="003A7F76" w:rsidRPr="00EC2317" w:rsidRDefault="003A7F76" w:rsidP="00DB60F7">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DB60F7">
        <w:tc>
          <w:tcPr>
            <w:tcW w:w="1617" w:type="dxa"/>
            <w:vAlign w:val="center"/>
          </w:tcPr>
          <w:p w14:paraId="1C719752" w14:textId="77777777" w:rsidR="003A7F76" w:rsidRPr="00EC2317" w:rsidRDefault="003A7F76" w:rsidP="00DB60F7">
            <w:pPr>
              <w:rPr>
                <w:b/>
                <w:lang w:val="en-GB"/>
              </w:rPr>
            </w:pPr>
            <w:r>
              <w:rPr>
                <w:b/>
                <w:lang w:val="en-GB"/>
              </w:rPr>
              <w:t>Is Nullable:</w:t>
            </w:r>
          </w:p>
        </w:tc>
        <w:tc>
          <w:tcPr>
            <w:tcW w:w="8571" w:type="dxa"/>
          </w:tcPr>
          <w:p w14:paraId="4CC6EE38" w14:textId="77777777" w:rsidR="003A7F76" w:rsidRPr="00E92C27" w:rsidRDefault="003A7F76" w:rsidP="00DB60F7">
            <w:pPr>
              <w:pStyle w:val="Code"/>
              <w:rPr>
                <w:rFonts w:cs="Courier New"/>
              </w:rPr>
            </w:pPr>
            <w:r>
              <w:rPr>
                <w:rFonts w:ascii="Arial" w:hAnsi="Arial" w:cs="Arial"/>
                <w:b/>
                <w:sz w:val="24"/>
                <w:szCs w:val="24"/>
              </w:rPr>
              <w:t>FALSE</w:t>
            </w:r>
          </w:p>
        </w:tc>
      </w:tr>
      <w:tr w:rsidR="003A7F76" w14:paraId="7044B954" w14:textId="77777777" w:rsidTr="00DB60F7">
        <w:tc>
          <w:tcPr>
            <w:tcW w:w="1617" w:type="dxa"/>
            <w:vAlign w:val="center"/>
          </w:tcPr>
          <w:p w14:paraId="50F1C03A" w14:textId="77777777" w:rsidR="003A7F76" w:rsidRPr="00EC2317" w:rsidRDefault="003A7F76" w:rsidP="00DB60F7">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DB60F7">
        <w:tc>
          <w:tcPr>
            <w:tcW w:w="1617" w:type="dxa"/>
            <w:vAlign w:val="center"/>
          </w:tcPr>
          <w:p w14:paraId="5FE68429" w14:textId="77777777" w:rsidR="00B7291C" w:rsidRPr="00EC2317" w:rsidRDefault="00B7291C" w:rsidP="00DB60F7">
            <w:pPr>
              <w:rPr>
                <w:b/>
                <w:lang w:val="en-GB"/>
              </w:rPr>
            </w:pPr>
            <w:r w:rsidRPr="00EC2317">
              <w:rPr>
                <w:b/>
                <w:lang w:val="en-GB"/>
              </w:rPr>
              <w:t>Description:</w:t>
            </w:r>
          </w:p>
        </w:tc>
        <w:tc>
          <w:tcPr>
            <w:tcW w:w="8571" w:type="dxa"/>
          </w:tcPr>
          <w:p w14:paraId="296911F1" w14:textId="4524FA41" w:rsidR="00B7291C" w:rsidRPr="00793764" w:rsidRDefault="00B7291C" w:rsidP="00A70AD2">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69"/>
            <w:r>
              <w:rPr>
                <w:lang w:val="en-GB"/>
              </w:rPr>
              <w:t>Master or aggregate MS run</w:t>
            </w:r>
            <w:commentRangeEnd w:id="169"/>
            <w:r>
              <w:rPr>
                <w:rStyle w:val="CommentReference"/>
              </w:rPr>
              <w:commentReference w:id="169"/>
            </w:r>
            <w:r>
              <w:rPr>
                <w:lang w:val="en-GB"/>
              </w:rPr>
              <w:t>. Retention time MUST be reported in seconds</w:t>
            </w:r>
            <w:r w:rsidR="00A70AD2">
              <w:rPr>
                <w:lang w:val="en-GB"/>
              </w:rPr>
              <w:t>, excepts</w:t>
            </w:r>
            <w:r>
              <w:rPr>
                <w:lang w:val="en-GB"/>
              </w:rPr>
              <w:t xml:space="preserve"> units MUST be reported in the Metadata Section (“</w:t>
            </w:r>
            <w:r w:rsidRPr="001027BA">
              <w:rPr>
                <w:highlight w:val="yellow"/>
                <w:lang w:val="en-GB"/>
              </w:rPr>
              <w:t>XXXX</w:t>
            </w:r>
            <w:r>
              <w:rPr>
                <w:lang w:val="en-GB"/>
              </w:rPr>
              <w:t xml:space="preserve">”). 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DB60F7">
        <w:tc>
          <w:tcPr>
            <w:tcW w:w="1617" w:type="dxa"/>
            <w:vAlign w:val="center"/>
          </w:tcPr>
          <w:p w14:paraId="0441C603" w14:textId="77777777" w:rsidR="00B7291C" w:rsidRPr="00EC2317" w:rsidRDefault="00B7291C" w:rsidP="00DB60F7">
            <w:pPr>
              <w:rPr>
                <w:b/>
                <w:lang w:val="en-GB"/>
              </w:rPr>
            </w:pPr>
            <w:r w:rsidRPr="00EC2317">
              <w:rPr>
                <w:b/>
                <w:lang w:val="en-GB"/>
              </w:rPr>
              <w:t>Type:</w:t>
            </w:r>
          </w:p>
        </w:tc>
        <w:tc>
          <w:tcPr>
            <w:tcW w:w="8571" w:type="dxa"/>
          </w:tcPr>
          <w:p w14:paraId="6A5620C7" w14:textId="77777777" w:rsidR="00B7291C" w:rsidRPr="00793764" w:rsidRDefault="00B7291C" w:rsidP="00DB60F7">
            <w:pPr>
              <w:rPr>
                <w:lang w:val="en-GB"/>
              </w:rPr>
            </w:pPr>
            <w:r w:rsidRPr="00793764">
              <w:rPr>
                <w:lang w:val="en-GB"/>
              </w:rPr>
              <w:t xml:space="preserve">Double </w:t>
            </w:r>
          </w:p>
        </w:tc>
      </w:tr>
      <w:tr w:rsidR="00B7291C" w14:paraId="3DEA9139" w14:textId="77777777" w:rsidTr="00DB60F7">
        <w:tc>
          <w:tcPr>
            <w:tcW w:w="1617" w:type="dxa"/>
            <w:vAlign w:val="center"/>
          </w:tcPr>
          <w:p w14:paraId="449E2BE6" w14:textId="77777777" w:rsidR="00B7291C" w:rsidRPr="00EC2317" w:rsidRDefault="00B7291C" w:rsidP="00DB60F7">
            <w:pPr>
              <w:rPr>
                <w:b/>
                <w:lang w:val="en-GB"/>
              </w:rPr>
            </w:pPr>
            <w:r>
              <w:rPr>
                <w:b/>
                <w:lang w:val="en-GB"/>
              </w:rPr>
              <w:t>Is Nullable:</w:t>
            </w:r>
          </w:p>
        </w:tc>
        <w:tc>
          <w:tcPr>
            <w:tcW w:w="8571" w:type="dxa"/>
          </w:tcPr>
          <w:p w14:paraId="0306FB7D" w14:textId="5D721A59" w:rsidR="00B7291C" w:rsidRPr="00E92C27" w:rsidRDefault="00B7291C" w:rsidP="00DB60F7">
            <w:pPr>
              <w:pStyle w:val="Code"/>
              <w:rPr>
                <w:rFonts w:cs="Courier New"/>
              </w:rPr>
            </w:pPr>
            <w:r>
              <w:rPr>
                <w:rFonts w:ascii="Arial" w:hAnsi="Arial" w:cs="Arial"/>
                <w:b/>
                <w:sz w:val="24"/>
                <w:szCs w:val="24"/>
              </w:rPr>
              <w:t>TRUE</w:t>
            </w:r>
          </w:p>
        </w:tc>
      </w:tr>
      <w:tr w:rsidR="00B7291C" w14:paraId="73462F23" w14:textId="77777777" w:rsidTr="00DB60F7">
        <w:tc>
          <w:tcPr>
            <w:tcW w:w="1617" w:type="dxa"/>
            <w:vAlign w:val="center"/>
          </w:tcPr>
          <w:p w14:paraId="6AD214FE" w14:textId="77777777" w:rsidR="00B7291C" w:rsidRPr="00EC2317" w:rsidRDefault="00B7291C" w:rsidP="00DB60F7">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DB60F7">
        <w:tc>
          <w:tcPr>
            <w:tcW w:w="1617" w:type="dxa"/>
            <w:vAlign w:val="center"/>
          </w:tcPr>
          <w:p w14:paraId="71AFA7B8" w14:textId="77777777" w:rsidR="00793764" w:rsidRPr="00EC2317" w:rsidRDefault="00793764" w:rsidP="00DB60F7">
            <w:pPr>
              <w:rPr>
                <w:b/>
                <w:lang w:val="en-GB"/>
              </w:rPr>
            </w:pPr>
            <w:r w:rsidRPr="00EC2317">
              <w:rPr>
                <w:b/>
                <w:lang w:val="en-GB"/>
              </w:rPr>
              <w:t>Description:</w:t>
            </w:r>
          </w:p>
        </w:tc>
        <w:tc>
          <w:tcPr>
            <w:tcW w:w="8571" w:type="dxa"/>
          </w:tcPr>
          <w:p w14:paraId="297AB571" w14:textId="3776B9DF" w:rsidR="00793764" w:rsidRPr="00EC2317" w:rsidRDefault="00793764" w:rsidP="00793764">
            <w:pPr>
              <w:rPr>
                <w:lang w:val="en-GB"/>
              </w:rPr>
            </w:pPr>
            <w:r>
              <w:rPr>
                <w:lang w:val="en-GB"/>
              </w:rPr>
              <w:t xml:space="preserve">A “|” separated list of </w:t>
            </w:r>
            <w:r>
              <w:rPr>
                <w:lang w:val="en-GB"/>
              </w:rPr>
              <w:t xml:space="preserve">adducts that have been detected following </w:t>
            </w:r>
            <w:r w:rsidR="00404C6B">
              <w:rPr>
                <w:highlight w:val="yellow"/>
                <w:lang w:val="en-GB"/>
              </w:rPr>
              <w:t>XXX standard nomenclature.</w:t>
            </w:r>
            <w:r w:rsidR="00404C6B">
              <w:rPr>
                <w:lang w:val="en-GB"/>
              </w:rPr>
              <w:t xml:space="preserve"> For the case of ambiguous adduct assignment based on identifications, then a representative set of adducts MAY be provided or it MAY be null.</w:t>
            </w:r>
          </w:p>
        </w:tc>
      </w:tr>
      <w:tr w:rsidR="00793764" w14:paraId="1F50440F" w14:textId="77777777" w:rsidTr="00DB60F7">
        <w:tc>
          <w:tcPr>
            <w:tcW w:w="1617" w:type="dxa"/>
            <w:vAlign w:val="center"/>
          </w:tcPr>
          <w:p w14:paraId="109EF00F" w14:textId="77777777" w:rsidR="00793764" w:rsidRPr="00EC2317" w:rsidRDefault="00793764" w:rsidP="00DB60F7">
            <w:pPr>
              <w:rPr>
                <w:b/>
                <w:lang w:val="en-GB"/>
              </w:rPr>
            </w:pPr>
            <w:r w:rsidRPr="00EC2317">
              <w:rPr>
                <w:b/>
                <w:lang w:val="en-GB"/>
              </w:rPr>
              <w:t>Type:</w:t>
            </w:r>
          </w:p>
        </w:tc>
        <w:tc>
          <w:tcPr>
            <w:tcW w:w="8571" w:type="dxa"/>
          </w:tcPr>
          <w:p w14:paraId="3C6C3C40" w14:textId="77777777" w:rsidR="00793764" w:rsidRPr="00EC2317" w:rsidRDefault="00793764" w:rsidP="00DB60F7">
            <w:pPr>
              <w:rPr>
                <w:lang w:val="en-GB"/>
              </w:rPr>
            </w:pPr>
            <w:r w:rsidRPr="00EC2317">
              <w:rPr>
                <w:lang w:val="en-GB"/>
              </w:rPr>
              <w:t>String</w:t>
            </w:r>
            <w:r>
              <w:rPr>
                <w:lang w:val="en-GB"/>
              </w:rPr>
              <w:t xml:space="preserve"> List</w:t>
            </w:r>
          </w:p>
        </w:tc>
      </w:tr>
      <w:tr w:rsidR="00793764" w14:paraId="432687E8" w14:textId="77777777" w:rsidTr="00DB60F7">
        <w:tc>
          <w:tcPr>
            <w:tcW w:w="1617" w:type="dxa"/>
            <w:vAlign w:val="center"/>
          </w:tcPr>
          <w:p w14:paraId="654FC100" w14:textId="77777777" w:rsidR="00793764" w:rsidRPr="00EC2317" w:rsidRDefault="00793764" w:rsidP="00DB60F7">
            <w:pPr>
              <w:rPr>
                <w:b/>
                <w:lang w:val="en-GB"/>
              </w:rPr>
            </w:pPr>
            <w:r>
              <w:rPr>
                <w:b/>
                <w:lang w:val="en-GB"/>
              </w:rPr>
              <w:t>Is Nullable:</w:t>
            </w:r>
          </w:p>
        </w:tc>
        <w:tc>
          <w:tcPr>
            <w:tcW w:w="8571" w:type="dxa"/>
          </w:tcPr>
          <w:p w14:paraId="3FABF6C4" w14:textId="77777777" w:rsidR="00793764" w:rsidRPr="00E92C27" w:rsidRDefault="00793764" w:rsidP="00DB60F7">
            <w:pPr>
              <w:pStyle w:val="Code"/>
              <w:rPr>
                <w:rFonts w:cs="Courier New"/>
              </w:rPr>
            </w:pPr>
            <w:r>
              <w:rPr>
                <w:rFonts w:ascii="Arial" w:hAnsi="Arial" w:cs="Arial"/>
                <w:b/>
                <w:sz w:val="24"/>
                <w:szCs w:val="24"/>
              </w:rPr>
              <w:t>TRUE</w:t>
            </w:r>
          </w:p>
        </w:tc>
      </w:tr>
      <w:tr w:rsidR="00793764" w14:paraId="33C87DDB" w14:textId="77777777" w:rsidTr="00DB60F7">
        <w:tc>
          <w:tcPr>
            <w:tcW w:w="1617" w:type="dxa"/>
            <w:vAlign w:val="center"/>
          </w:tcPr>
          <w:p w14:paraId="3838ACCB" w14:textId="77777777" w:rsidR="00793764" w:rsidRPr="00EC2317" w:rsidRDefault="00793764" w:rsidP="00DB60F7">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w:t>
            </w:r>
            <w:r>
              <w:rPr>
                <w:rFonts w:cs="Courier New"/>
              </w:rPr>
              <w:t xml:space="preserve">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w:t>
            </w:r>
            <w:r w:rsidR="00406DFA">
              <w:rPr>
                <w:rFonts w:cs="Courier New"/>
              </w:rPr>
              <w:t xml:space="preserve">]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7817680F" w14:textId="4973899D" w:rsidR="007A1183" w:rsidRPr="00EC2317" w:rsidRDefault="004066C5" w:rsidP="0099579A">
            <w:pPr>
              <w:rPr>
                <w:lang w:val="en-GB"/>
              </w:rPr>
            </w:pPr>
            <w:r>
              <w:t>These MAY be replaced using a suitable CV term in the Metadata section e.g. to use MSI recommendation levels.</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lastRenderedPageBreak/>
              <w:t>Type:</w:t>
            </w:r>
          </w:p>
        </w:tc>
        <w:tc>
          <w:tcPr>
            <w:tcW w:w="8571" w:type="dxa"/>
          </w:tcPr>
          <w:p w14:paraId="4B846F5E" w14:textId="77777777" w:rsidR="007A1183" w:rsidRPr="00EC2317" w:rsidRDefault="007A1183" w:rsidP="007A1183">
            <w:pPr>
              <w:rPr>
                <w:lang w:val="en-GB"/>
              </w:rPr>
            </w:pPr>
            <w:r w:rsidRPr="00EC2317">
              <w:rPr>
                <w:lang w:val="en-GB"/>
              </w:rPr>
              <w:t>Integer</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r>
              <w:rPr>
                <w:rFonts w:ascii="Arial" w:hAnsi="Arial" w:cs="Arial"/>
                <w:b/>
                <w:sz w:val="24"/>
                <w:szCs w:val="24"/>
              </w:rPr>
              <w:t>FALSE</w:t>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0F1BDBCE" w:rsidR="007A1183" w:rsidRPr="00EC2317" w:rsidRDefault="007A1183" w:rsidP="00C60C16">
            <w:pPr>
              <w:rPr>
                <w:lang w:val="en-GB"/>
              </w:rPr>
            </w:pPr>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7777777" w:rsidR="007A1183" w:rsidRPr="00EC2317" w:rsidRDefault="007A1183" w:rsidP="007A1183">
            <w:pPr>
              <w:rPr>
                <w:lang w:val="en-GB"/>
              </w:rPr>
            </w:pPr>
            <w:r w:rsidRPr="00EC2317">
              <w:rPr>
                <w:lang w:val="en-GB"/>
              </w:rPr>
              <w:t>URI</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3388AD8D" w:rsidR="007A1183" w:rsidRDefault="00095911" w:rsidP="007A1183">
      <w:pPr>
        <w:pStyle w:val="Heading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9585FF8" w:rsidR="007A1183" w:rsidRPr="00DD3C2C" w:rsidRDefault="00C24241" w:rsidP="003C3B91">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small molecule across all </w:t>
            </w:r>
            <w:r w:rsidR="003C3B91">
              <w:rPr>
                <w:lang w:val="en-GB"/>
              </w:rPr>
              <w:t>assays</w:t>
            </w:r>
            <w:r>
              <w:rPr>
                <w:lang w:val="en-GB"/>
              </w:rPr>
              <w:t xml:space="preserve">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77777777" w:rsidR="000413A5" w:rsidRDefault="000413A5" w:rsidP="000413A5">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025C043E"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lastRenderedPageBreak/>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40036AF0" w:rsidR="007A1183" w:rsidRPr="00EC2317" w:rsidRDefault="007A1183" w:rsidP="002863E0">
            <w:pPr>
              <w:rPr>
                <w:lang w:val="en-GB"/>
              </w:rPr>
            </w:pPr>
            <w:r w:rsidRPr="00EC2317">
              <w:rPr>
                <w:lang w:val="en-GB"/>
              </w:rPr>
              <w:t xml:space="preserve">The </w:t>
            </w:r>
            <w:commentRangeStart w:id="170"/>
            <w:r w:rsidR="002863E0">
              <w:rPr>
                <w:lang w:val="en-GB"/>
              </w:rPr>
              <w:t>co-efficient of variance</w:t>
            </w:r>
            <w:r w:rsidRPr="00EC2317">
              <w:rPr>
                <w:lang w:val="en-GB"/>
              </w:rPr>
              <w:t xml:space="preserve"> </w:t>
            </w:r>
            <w:commentRangeEnd w:id="170"/>
            <w:r w:rsidR="002863E0">
              <w:rPr>
                <w:rStyle w:val="CommentReference"/>
              </w:rPr>
              <w:commentReference w:id="170"/>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w:t>
            </w:r>
            <w:r w:rsidR="00F14093">
              <w:t>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602E80">
        <w:trPr>
          <w:trHeight w:val="63"/>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commentRangeStart w:id="171"/>
            <w:r>
              <w:rPr>
                <w:lang w:val="en-GB"/>
              </w:rPr>
              <w:t>Integer</w:t>
            </w:r>
            <w:commentRangeEnd w:id="171"/>
            <w:r w:rsidR="003366FD">
              <w:rPr>
                <w:rStyle w:val="CommentReference"/>
              </w:rPr>
              <w:commentReference w:id="171"/>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4EF15770"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155BEEE" w14:textId="7FAED034" w:rsidR="004919C6" w:rsidRDefault="004919C6" w:rsidP="004919C6">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72"/>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72"/>
            <w:r>
              <w:rPr>
                <w:rStyle w:val="CommentReference"/>
              </w:rPr>
              <w:commentReference w:id="172"/>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412F906D" w:rsidR="004919C6" w:rsidRPr="00EC2317" w:rsidRDefault="008546FF" w:rsidP="00602E80">
            <w:pPr>
              <w:rPr>
                <w:lang w:val="en-GB"/>
              </w:rPr>
            </w:pPr>
            <w:r>
              <w:rPr>
                <w:lang w:val="en-GB"/>
              </w:rPr>
              <w:t>Param</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lastRenderedPageBreak/>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033D55AD" w:rsidR="004919C6" w:rsidRPr="004919C6" w:rsidRDefault="004919C6" w:rsidP="008546FF">
            <w:pPr>
              <w:rPr>
                <w:lang w:val="en-GB"/>
              </w:rPr>
            </w:pPr>
            <w:r w:rsidRPr="004919C6">
              <w:rPr>
                <w:lang w:val="en-GB"/>
              </w:rPr>
              <w:t xml:space="preserve">The </w:t>
            </w:r>
            <w:r>
              <w:rPr>
                <w:lang w:val="en-GB"/>
              </w:rPr>
              <w:t xml:space="preserve">assumed adduct classification of this molecule, following the </w:t>
            </w:r>
            <w:r w:rsidRPr="008546FF">
              <w:rPr>
                <w:highlight w:val="yellow"/>
                <w:lang w:val="en-GB"/>
              </w:rPr>
              <w:t>XX nomenclature system</w:t>
            </w:r>
            <w:r>
              <w:rPr>
                <w:lang w:val="en-GB"/>
              </w:rPr>
              <w:t xml:space="preserve">. If the adduct classification is ambiguous with regards to identification evidence it </w:t>
            </w:r>
            <w:r w:rsidR="008546FF">
              <w:rPr>
                <w:lang w:val="en-GB"/>
              </w:rPr>
              <w:t>SHOULD</w:t>
            </w:r>
            <w:r>
              <w:rPr>
                <w:lang w:val="en-GB"/>
              </w:rPr>
              <w:t xml:space="preserve">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0E95E09B" w:rsidR="00B37131" w:rsidRPr="004919C6" w:rsidRDefault="00B37131" w:rsidP="00646107">
            <w:pPr>
              <w:rPr>
                <w:lang w:val="en-GB"/>
              </w:rPr>
            </w:pPr>
            <w:r w:rsidRPr="004919C6">
              <w:rPr>
                <w:lang w:val="en-GB"/>
              </w:rPr>
              <w:t xml:space="preserve">The </w:t>
            </w:r>
            <w:r w:rsidR="00646107">
              <w:rPr>
                <w:lang w:val="en-GB"/>
              </w:rPr>
              <w:t>measured mass/charge value for the featu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13989EF9" w:rsidR="00B37131" w:rsidRPr="00EC2317" w:rsidRDefault="00423D44" w:rsidP="00C46085">
            <w:pPr>
              <w:rPr>
                <w:lang w:val="en-GB"/>
              </w:rPr>
            </w:pPr>
            <w:r>
              <w:rPr>
                <w:lang w:val="en-GB"/>
              </w:rPr>
              <w:t xml:space="preserve">The </w:t>
            </w:r>
            <w:commentRangeStart w:id="173"/>
            <w:r>
              <w:rPr>
                <w:lang w:val="en-GB"/>
              </w:rPr>
              <w:t xml:space="preserve">apex of the feature </w:t>
            </w:r>
            <w:commentRangeEnd w:id="173"/>
            <w:r>
              <w:rPr>
                <w:rStyle w:val="CommentReference"/>
              </w:rPr>
              <w:commentReference w:id="173"/>
            </w:r>
            <w:r>
              <w:rPr>
                <w:lang w:val="en-GB"/>
              </w:rPr>
              <w:t>on the retention time axis</w:t>
            </w:r>
            <w:r w:rsidR="001027BA">
              <w:rPr>
                <w:lang w:val="en-GB"/>
              </w:rPr>
              <w:t xml:space="preserve">, </w:t>
            </w:r>
            <w:r w:rsidR="00970721">
              <w:rPr>
                <w:lang w:val="en-GB"/>
              </w:rPr>
              <w:t xml:space="preserve">in a </w:t>
            </w:r>
            <w:commentRangeStart w:id="174"/>
            <w:r w:rsidR="00970721">
              <w:rPr>
                <w:lang w:val="en-GB"/>
              </w:rPr>
              <w:t>Master or aggregate MS run</w:t>
            </w:r>
            <w:commentRangeEnd w:id="174"/>
            <w:r w:rsidR="00934700">
              <w:rPr>
                <w:rStyle w:val="CommentReference"/>
              </w:rPr>
              <w:commentReference w:id="174"/>
            </w:r>
            <w:r w:rsidR="00970721">
              <w:rPr>
                <w:lang w:val="en-GB"/>
              </w:rPr>
              <w:t>.</w:t>
            </w:r>
            <w:r>
              <w:rPr>
                <w:lang w:val="en-GB"/>
              </w:rPr>
              <w:t xml:space="preserve"> </w:t>
            </w:r>
            <w:r w:rsidR="001027BA">
              <w:rPr>
                <w:lang w:val="en-GB"/>
              </w:rPr>
              <w:t>Retention time MUST be reported in seconds</w:t>
            </w:r>
            <w:r w:rsidR="00C46085">
              <w:rPr>
                <w:lang w:val="en-GB"/>
              </w:rPr>
              <w:t xml:space="preserve">, except where </w:t>
            </w:r>
            <w:r w:rsidR="001027BA">
              <w:rPr>
                <w:lang w:val="en-GB"/>
              </w:rPr>
              <w:t xml:space="preserve">units </w:t>
            </w:r>
            <w:r w:rsidR="00C46085">
              <w:rPr>
                <w:lang w:val="en-GB"/>
              </w:rPr>
              <w:t>are</w:t>
            </w:r>
            <w:r w:rsidR="001027BA">
              <w:rPr>
                <w:lang w:val="en-GB"/>
              </w:rPr>
              <w:t xml:space="preserv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75"/>
      <w:r>
        <w:rPr>
          <w:lang w:val="en-GB"/>
        </w:rPr>
        <w:t>retention_time_start</w:t>
      </w:r>
      <w:commentRangeEnd w:id="175"/>
      <w:r w:rsidR="00C7182C">
        <w:rPr>
          <w:rStyle w:val="CommentReference"/>
          <w:rFonts w:ascii="Arial" w:hAnsi="Arial"/>
          <w:b w:val="0"/>
          <w:bCs w:val="0"/>
        </w:rPr>
        <w:commentReference w:id="17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4C2F9BD8" w:rsidR="00B37131" w:rsidRPr="00EC2317" w:rsidRDefault="00801534"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1857AFE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lastRenderedPageBreak/>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5B41DC3E" w:rsidR="003A6D81" w:rsidRPr="00EC2317" w:rsidRDefault="003A6D81" w:rsidP="00BD7EE5">
            <w:pPr>
              <w:rPr>
                <w:lang w:val="en-GB"/>
              </w:rPr>
            </w:pPr>
            <w:r>
              <w:rPr>
                <w:lang w:val="en-GB"/>
              </w:rPr>
              <w:t xml:space="preserve">A within file unique identifier for the small molecule </w:t>
            </w:r>
            <w:r w:rsidR="00BD7EE5">
              <w:rPr>
                <w:lang w:val="en-GB"/>
              </w:rPr>
              <w:t>evidence.</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3938B057" w14:textId="77777777" w:rsidR="001D4C16" w:rsidRDefault="001D4C16" w:rsidP="001D4C16">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78F67746" w:rsidR="001D4C16" w:rsidRPr="00EC2317" w:rsidRDefault="001D4C16" w:rsidP="00602E80">
            <w:pPr>
              <w:rPr>
                <w:lang w:val="en-GB"/>
              </w:rPr>
            </w:pP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0371A282" w:rsidR="001D4C16" w:rsidRDefault="0085523B" w:rsidP="00602E80">
            <w:pPr>
              <w:rPr>
                <w:lang w:val="en-GB"/>
              </w:rPr>
            </w:pPr>
            <w:r>
              <w:rPr>
                <w:lang w:val="en-GB"/>
              </w:rPr>
              <w:t xml:space="preserve">The </w:t>
            </w:r>
            <w:r w:rsidR="001D4C16" w:rsidRPr="00EC2317">
              <w:rPr>
                <w:lang w:val="en-GB"/>
              </w:rPr>
              <w:t>chemical formula</w:t>
            </w:r>
            <w:r w:rsidR="001D4C16">
              <w:rPr>
                <w:lang w:val="en-GB"/>
              </w:rPr>
              <w:t>e</w:t>
            </w:r>
            <w:r w:rsidR="001D4C16" w:rsidRPr="00EC2317">
              <w:rPr>
                <w:lang w:val="en-GB"/>
              </w:rPr>
              <w:t xml:space="preserve">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4EFA0B04"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7777777" w:rsidR="001D4C16" w:rsidRDefault="001D4C16" w:rsidP="001D4C16">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0C49CDEC" w:rsidR="001D4C16" w:rsidRPr="00EC2317" w:rsidRDefault="00FC02B2" w:rsidP="00FC02B2">
            <w:pPr>
              <w:rPr>
                <w:lang w:val="en-GB"/>
              </w:rPr>
            </w:pPr>
            <w:r>
              <w:rPr>
                <w:lang w:val="en-GB"/>
              </w:rPr>
              <w:t>The</w:t>
            </w:r>
            <w:r w:rsidR="001D4C16" w:rsidRPr="00EC2317">
              <w:rPr>
                <w:lang w:val="en-GB"/>
              </w:rPr>
              <w:t xml:space="preserve"> small molecule’s description / nam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B475042" w:rsidR="001D4C16" w:rsidRPr="00E92C27" w:rsidRDefault="00602E80" w:rsidP="00602E80">
            <w:pPr>
              <w:pStyle w:val="Code"/>
              <w:rPr>
                <w:rFonts w:cs="Courier New"/>
              </w:rPr>
            </w:pPr>
            <w:r>
              <w:rPr>
                <w:rFonts w:cs="Courier New"/>
              </w:rPr>
              <w:t xml:space="preserve">SEH  SME_ID      </w:t>
            </w:r>
            <w:r w:rsidR="001D4C16" w:rsidRPr="00E92C27">
              <w:rPr>
                <w:rFonts w:cs="Courier New"/>
              </w:rPr>
              <w:t>… description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76"/>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76"/>
            <w:r>
              <w:rPr>
                <w:rStyle w:val="CommentReference"/>
              </w:rPr>
              <w:commentReference w:id="176"/>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416FD13" w:rsidR="003A6D81" w:rsidRPr="004919C6" w:rsidRDefault="003A6D81" w:rsidP="006217B2">
            <w:pPr>
              <w:rPr>
                <w:lang w:val="en-GB"/>
              </w:rPr>
            </w:pPr>
            <w:r w:rsidRPr="004919C6">
              <w:rPr>
                <w:lang w:val="en-GB"/>
              </w:rPr>
              <w:t xml:space="preserve">The </w:t>
            </w:r>
            <w:r>
              <w:rPr>
                <w:lang w:val="en-GB"/>
              </w:rPr>
              <w:t xml:space="preserve">measured mass/charge value for the </w:t>
            </w:r>
            <w:r w:rsidR="006217B2">
              <w:rPr>
                <w:lang w:val="en-GB"/>
              </w:rPr>
              <w:t>small molecule</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77"/>
      <w:r>
        <w:rPr>
          <w:lang w:val="en-GB"/>
        </w:rPr>
        <w:t>charge</w:t>
      </w:r>
      <w:commentRangeEnd w:id="177"/>
      <w:r>
        <w:rPr>
          <w:rStyle w:val="CommentReference"/>
          <w:rFonts w:ascii="Arial" w:hAnsi="Arial"/>
          <w:b w:val="0"/>
          <w:bCs w:val="0"/>
        </w:rPr>
        <w:commentReference w:id="17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DB60F7">
        <w:tc>
          <w:tcPr>
            <w:tcW w:w="1617" w:type="dxa"/>
            <w:vAlign w:val="center"/>
          </w:tcPr>
          <w:p w14:paraId="796ECCFF" w14:textId="77777777" w:rsidR="00413986" w:rsidRPr="00EC2317" w:rsidRDefault="00413986" w:rsidP="00DB60F7">
            <w:pPr>
              <w:rPr>
                <w:b/>
                <w:lang w:val="en-GB"/>
              </w:rPr>
            </w:pPr>
            <w:r w:rsidRPr="00EC2317">
              <w:rPr>
                <w:b/>
                <w:lang w:val="en-GB"/>
              </w:rPr>
              <w:t>Description:</w:t>
            </w:r>
          </w:p>
        </w:tc>
        <w:tc>
          <w:tcPr>
            <w:tcW w:w="8571" w:type="dxa"/>
          </w:tcPr>
          <w:p w14:paraId="2ABB39F7" w14:textId="77777777" w:rsidR="00413986" w:rsidRPr="004919C6" w:rsidRDefault="00413986" w:rsidP="00DB60F7">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DB60F7">
        <w:tc>
          <w:tcPr>
            <w:tcW w:w="1617" w:type="dxa"/>
            <w:vAlign w:val="center"/>
          </w:tcPr>
          <w:p w14:paraId="2D2BDEDB" w14:textId="77777777" w:rsidR="00413986" w:rsidRPr="00EC2317" w:rsidRDefault="00413986" w:rsidP="00DB60F7">
            <w:pPr>
              <w:rPr>
                <w:b/>
                <w:lang w:val="en-GB"/>
              </w:rPr>
            </w:pPr>
            <w:r w:rsidRPr="00EC2317">
              <w:rPr>
                <w:b/>
                <w:lang w:val="en-GB"/>
              </w:rPr>
              <w:t>Type:</w:t>
            </w:r>
          </w:p>
        </w:tc>
        <w:tc>
          <w:tcPr>
            <w:tcW w:w="8571" w:type="dxa"/>
          </w:tcPr>
          <w:p w14:paraId="07113886" w14:textId="77777777" w:rsidR="00413986" w:rsidRPr="004919C6" w:rsidRDefault="00413986" w:rsidP="00DB60F7">
            <w:pPr>
              <w:rPr>
                <w:lang w:val="en-GB"/>
              </w:rPr>
            </w:pPr>
            <w:r>
              <w:rPr>
                <w:lang w:val="en-GB"/>
              </w:rPr>
              <w:t>Integer</w:t>
            </w:r>
          </w:p>
        </w:tc>
      </w:tr>
      <w:tr w:rsidR="00413986" w14:paraId="34607E77" w14:textId="77777777" w:rsidTr="00DB60F7">
        <w:tc>
          <w:tcPr>
            <w:tcW w:w="1617" w:type="dxa"/>
            <w:vAlign w:val="center"/>
          </w:tcPr>
          <w:p w14:paraId="614E7042" w14:textId="77777777" w:rsidR="00413986" w:rsidRPr="00EC2317" w:rsidRDefault="00413986" w:rsidP="00DB60F7">
            <w:pPr>
              <w:rPr>
                <w:b/>
                <w:lang w:val="en-GB"/>
              </w:rPr>
            </w:pPr>
            <w:r>
              <w:rPr>
                <w:b/>
                <w:lang w:val="en-GB"/>
              </w:rPr>
              <w:t>Is Nullable:</w:t>
            </w:r>
          </w:p>
        </w:tc>
        <w:tc>
          <w:tcPr>
            <w:tcW w:w="8571" w:type="dxa"/>
          </w:tcPr>
          <w:p w14:paraId="19357F47" w14:textId="77777777" w:rsidR="00413986" w:rsidRPr="00E92C27" w:rsidRDefault="00413986" w:rsidP="00DB60F7">
            <w:pPr>
              <w:pStyle w:val="Code"/>
              <w:rPr>
                <w:rFonts w:cs="Courier New"/>
              </w:rPr>
            </w:pPr>
            <w:r>
              <w:rPr>
                <w:rFonts w:ascii="Arial" w:hAnsi="Arial" w:cs="Arial"/>
                <w:b/>
                <w:sz w:val="24"/>
                <w:szCs w:val="24"/>
              </w:rPr>
              <w:t>FALSE</w:t>
            </w:r>
          </w:p>
        </w:tc>
      </w:tr>
      <w:tr w:rsidR="00413986" w14:paraId="77261260" w14:textId="77777777" w:rsidTr="00DB60F7">
        <w:tc>
          <w:tcPr>
            <w:tcW w:w="1617" w:type="dxa"/>
            <w:vAlign w:val="center"/>
          </w:tcPr>
          <w:p w14:paraId="74E0737E" w14:textId="77777777" w:rsidR="00413986" w:rsidRPr="00EC2317" w:rsidRDefault="00413986" w:rsidP="00DB60F7">
            <w:pPr>
              <w:rPr>
                <w:b/>
                <w:lang w:val="en-GB"/>
              </w:rPr>
            </w:pPr>
            <w:r w:rsidRPr="00EC2317">
              <w:rPr>
                <w:b/>
                <w:lang w:val="en-GB"/>
              </w:rPr>
              <w:t>Example:</w:t>
            </w:r>
          </w:p>
        </w:tc>
        <w:tc>
          <w:tcPr>
            <w:tcW w:w="8571" w:type="dxa"/>
          </w:tcPr>
          <w:p w14:paraId="61BBA7ED" w14:textId="77777777" w:rsidR="00413986" w:rsidRPr="00E92C27" w:rsidRDefault="00413986" w:rsidP="00DB60F7">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lastRenderedPageBreak/>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w:t>
            </w:r>
            <w:commentRangeStart w:id="178"/>
            <w:commentRangeStart w:id="179"/>
            <w:r w:rsidR="00413986">
              <w:rPr>
                <w:lang w:val="en-GB"/>
              </w:rPr>
              <w:t>or the database mass/charge value (for a spectral library match)</w:t>
            </w:r>
            <w:r>
              <w:rPr>
                <w:lang w:val="en-GB"/>
              </w:rPr>
              <w:t>.</w:t>
            </w:r>
            <w:commentRangeEnd w:id="178"/>
            <w:r w:rsidR="00FA1C4D">
              <w:rPr>
                <w:rStyle w:val="CommentReference"/>
              </w:rPr>
              <w:commentReference w:id="178"/>
            </w:r>
            <w:commentRangeEnd w:id="179"/>
            <w:r w:rsidR="00FA1C4D">
              <w:rPr>
                <w:rStyle w:val="CommentReference"/>
              </w:rPr>
              <w:commentReference w:id="179"/>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1B04EDCF" w:rsidR="006217B2" w:rsidRPr="00E92C27" w:rsidRDefault="00FA1C4D" w:rsidP="00BD1F22">
            <w:pPr>
              <w:pStyle w:val="Code"/>
              <w:rPr>
                <w:rFonts w:cs="Courier New"/>
              </w:rPr>
            </w:pPr>
            <w:commentRangeStart w:id="180"/>
            <w:r w:rsidRPr="00FA1C4D">
              <w:rPr>
                <w:rFonts w:ascii="Arial" w:hAnsi="Arial" w:cs="Arial"/>
                <w:b/>
                <w:sz w:val="24"/>
                <w:szCs w:val="24"/>
                <w:highlight w:val="yellow"/>
              </w:rPr>
              <w:t>TRUE</w:t>
            </w:r>
            <w:commentRangeEnd w:id="180"/>
            <w:r>
              <w:rPr>
                <w:rStyle w:val="CommentReference"/>
                <w:rFonts w:ascii="Arial" w:hAnsi="Arial"/>
                <w:lang w:val="en-US"/>
              </w:rPr>
              <w:commentReference w:id="180"/>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5E0BC3E0"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649A60B9" w:rsidR="006217B2" w:rsidRPr="00E92C27" w:rsidRDefault="00535A2A" w:rsidP="00BD1F22">
            <w:pPr>
              <w:pStyle w:val="Code"/>
              <w:rPr>
                <w:rFonts w:cs="Courier New"/>
              </w:rPr>
            </w:pPr>
            <w:commentRangeStart w:id="181"/>
            <w:r>
              <w:rPr>
                <w:rFonts w:ascii="Arial" w:hAnsi="Arial" w:cs="Arial"/>
                <w:b/>
                <w:sz w:val="24"/>
                <w:szCs w:val="24"/>
              </w:rPr>
              <w:t>TRUE</w:t>
            </w:r>
            <w:commentRangeEnd w:id="181"/>
            <w:r>
              <w:rPr>
                <w:rStyle w:val="CommentReference"/>
                <w:rFonts w:ascii="Arial" w:hAnsi="Arial"/>
                <w:lang w:val="en-US"/>
              </w:rPr>
              <w:commentReference w:id="181"/>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1D81C00D"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44155CA8"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commentRangeStart w:id="182"/>
            <w:r w:rsidRPr="00E92C27">
              <w:rPr>
                <w:rFonts w:cs="Courier New"/>
              </w:rPr>
              <w:t xml:space="preserve">http://www.ebi.ac.uk/pride/link/to/identification   </w:t>
            </w:r>
            <w:commentRangeEnd w:id="182"/>
            <w:r w:rsidR="00AC43A7">
              <w:rPr>
                <w:rStyle w:val="CommentReference"/>
                <w:rFonts w:ascii="Arial" w:hAnsi="Arial"/>
                <w:lang w:val="en-US"/>
              </w:rPr>
              <w:commentReference w:id="182"/>
            </w:r>
            <w:r w:rsidRPr="00E92C27">
              <w:rPr>
                <w:rFonts w:cs="Courier New"/>
              </w:rPr>
              <w:t>…</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682D5C50" w14:textId="16E0249A" w:rsidR="00F97D5F" w:rsidRDefault="00442E2B" w:rsidP="00B14AD8">
            <w:pPr>
              <w:jc w:val="both"/>
              <w:rPr>
                <w:lang w:val="en-GB"/>
              </w:rPr>
            </w:pPr>
            <w:r w:rsidRPr="00EC2317">
              <w:rPr>
                <w:lang w:val="en-GB"/>
              </w:rPr>
              <w:t>Reference to a spectrum in a spectrum file</w:t>
            </w:r>
            <w:r>
              <w:rPr>
                <w:lang w:val="en-GB"/>
              </w:rPr>
              <w:t xml:space="preserve">, </w:t>
            </w:r>
            <w:commentRangeStart w:id="183"/>
            <w:r>
              <w:rPr>
                <w:lang w:val="en-GB"/>
              </w:rPr>
              <w:t>where a fragmentation spectrum has been used to support the identification</w:t>
            </w:r>
            <w:commentRangeEnd w:id="183"/>
            <w:r w:rsidR="001B42F9">
              <w:rPr>
                <w:rStyle w:val="CommentReference"/>
              </w:rPr>
              <w:commentReference w:id="183"/>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77777777" w:rsidR="00442E2B" w:rsidRPr="00EC2317" w:rsidRDefault="00442E2B" w:rsidP="00BD1F22">
            <w:pPr>
              <w:rPr>
                <w:lang w:val="en-GB"/>
              </w:rPr>
            </w:pPr>
            <w:r w:rsidRPr="00EC2317">
              <w:rPr>
                <w:lang w:val="en-GB"/>
              </w:rPr>
              <w:t>String</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18A97D6F" w:rsidR="00442E2B" w:rsidRPr="00E92C27" w:rsidRDefault="00442E2B" w:rsidP="00442E2B">
            <w:pPr>
              <w:pStyle w:val="Code"/>
              <w:rPr>
                <w:rFonts w:cs="Courier New"/>
              </w:rPr>
            </w:pPr>
            <w:r>
              <w:rPr>
                <w:rFonts w:ascii="Arial" w:hAnsi="Arial" w:cs="Arial"/>
                <w:b/>
                <w:sz w:val="24"/>
                <w:szCs w:val="24"/>
              </w:rPr>
              <w:t>TRUE</w:t>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6D36D728" w:rsidR="00D76F84" w:rsidRDefault="00D76F84" w:rsidP="00D76F84">
      <w:pPr>
        <w:pStyle w:val="Heading3"/>
        <w:rPr>
          <w:lang w:val="en-GB"/>
        </w:rPr>
      </w:pPr>
      <w:r>
        <w:rPr>
          <w:lang w:val="en-GB"/>
        </w:rPr>
        <w:t>sea</w:t>
      </w:r>
      <w:r w:rsidRPr="00CE60C9">
        <w:rPr>
          <w:lang w:val="en-GB"/>
        </w:rPr>
        <w:t>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46182E1B" w:rsidR="00D76F84" w:rsidRPr="00EC2317" w:rsidRDefault="00D76F84" w:rsidP="00D76F84">
            <w:pPr>
              <w:rPr>
                <w:lang w:val="en-GB"/>
              </w:rPr>
            </w:pPr>
            <w:r>
              <w:rPr>
                <w:lang w:val="en-GB"/>
              </w:rPr>
              <w:t xml:space="preserve">The </w:t>
            </w:r>
            <w:r w:rsidRPr="00EC2317">
              <w:rPr>
                <w:lang w:val="en-GB"/>
              </w:rPr>
              <w:t>search engine</w:t>
            </w:r>
            <w:r w:rsidR="008B25CD">
              <w:rPr>
                <w:lang w:val="en-GB"/>
              </w:rPr>
              <w:t xml:space="preserve"> </w:t>
            </w:r>
            <w:r>
              <w:rPr>
                <w:lang w:val="en-GB"/>
              </w:rPr>
              <w:t>that identified</w:t>
            </w:r>
            <w:r w:rsidRPr="00EC2317">
              <w:rPr>
                <w:lang w:val="en-GB"/>
              </w:rPr>
              <w:t xml:space="preserve"> this small molecule</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77777777" w:rsidR="00D76F84" w:rsidRDefault="00D76F84" w:rsidP="00BD1F22">
            <w:pPr>
              <w:pStyle w:val="Code"/>
              <w:rPr>
                <w:rFonts w:cs="Courier New"/>
              </w:rPr>
            </w:pPr>
            <w:commentRangeStart w:id="184"/>
            <w:commentRangeStart w:id="185"/>
            <w:r>
              <w:rPr>
                <w:rFonts w:ascii="Arial" w:hAnsi="Arial" w:cs="Arial"/>
                <w:b/>
                <w:sz w:val="24"/>
                <w:szCs w:val="24"/>
              </w:rPr>
              <w:t>TRUE</w:t>
            </w:r>
            <w:commentRangeEnd w:id="184"/>
            <w:r w:rsidR="005A5F47">
              <w:rPr>
                <w:rStyle w:val="CommentReference"/>
                <w:rFonts w:ascii="Arial" w:hAnsi="Arial"/>
                <w:lang w:val="en-US"/>
              </w:rPr>
              <w:commentReference w:id="184"/>
            </w:r>
            <w:commentRangeEnd w:id="185"/>
            <w:r w:rsidR="005A5F47">
              <w:rPr>
                <w:rStyle w:val="CommentReference"/>
                <w:rFonts w:ascii="Arial" w:hAnsi="Arial"/>
                <w:lang w:val="en-US"/>
              </w:rPr>
              <w:commentReference w:id="185"/>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DB60F7">
        <w:tc>
          <w:tcPr>
            <w:tcW w:w="1617" w:type="dxa"/>
            <w:vAlign w:val="center"/>
          </w:tcPr>
          <w:p w14:paraId="1F100216" w14:textId="77777777" w:rsidR="008B25CD" w:rsidRPr="00EC2317" w:rsidRDefault="008B25CD" w:rsidP="00DB60F7">
            <w:pPr>
              <w:rPr>
                <w:b/>
                <w:lang w:val="en-GB"/>
              </w:rPr>
            </w:pPr>
            <w:r w:rsidRPr="00EC2317">
              <w:rPr>
                <w:b/>
                <w:lang w:val="en-GB"/>
              </w:rPr>
              <w:t>Description:</w:t>
            </w:r>
          </w:p>
        </w:tc>
        <w:tc>
          <w:tcPr>
            <w:tcW w:w="8571" w:type="dxa"/>
          </w:tcPr>
          <w:p w14:paraId="442CB7BF" w14:textId="188D3D9F" w:rsidR="008B25CD" w:rsidRPr="00EC2317" w:rsidRDefault="008B25CD" w:rsidP="008B25CD">
            <w:pPr>
              <w:rPr>
                <w:lang w:val="en-GB"/>
              </w:rPr>
            </w:pPr>
            <w:r>
              <w:rPr>
                <w:lang w:val="en-GB"/>
              </w:rPr>
              <w:t xml:space="preserve">The </w:t>
            </w:r>
            <w:r>
              <w:rPr>
                <w:lang w:val="en-GB"/>
              </w:rPr>
              <w:t>MS level of the search e.g.</w:t>
            </w:r>
            <w:r w:rsidR="003A6D20">
              <w:rPr>
                <w:lang w:val="en-GB"/>
              </w:rPr>
              <w:t xml:space="preserve"> MS1 (accurate mass only) = “1” or from an MS2 fragmentation spectrum = 2. For MS3 or other approaches, the appropriate integer MAY be used.</w:t>
            </w:r>
            <w:r>
              <w:rPr>
                <w:lang w:val="en-GB"/>
              </w:rPr>
              <w:t xml:space="preserve"> </w:t>
            </w:r>
            <w:r>
              <w:rPr>
                <w:lang w:val="en-GB"/>
              </w:rPr>
              <w:t xml:space="preserve"> </w:t>
            </w:r>
          </w:p>
        </w:tc>
      </w:tr>
      <w:tr w:rsidR="008B25CD" w14:paraId="5A03BF2E" w14:textId="77777777" w:rsidTr="00DB60F7">
        <w:tc>
          <w:tcPr>
            <w:tcW w:w="1617" w:type="dxa"/>
            <w:vAlign w:val="center"/>
          </w:tcPr>
          <w:p w14:paraId="3214409C" w14:textId="77777777" w:rsidR="008B25CD" w:rsidRPr="00EC2317" w:rsidRDefault="008B25CD" w:rsidP="00DB60F7">
            <w:pPr>
              <w:rPr>
                <w:b/>
                <w:lang w:val="en-GB"/>
              </w:rPr>
            </w:pPr>
            <w:r w:rsidRPr="00EC2317">
              <w:rPr>
                <w:b/>
                <w:lang w:val="en-GB"/>
              </w:rPr>
              <w:t>Type:</w:t>
            </w:r>
          </w:p>
        </w:tc>
        <w:tc>
          <w:tcPr>
            <w:tcW w:w="8571" w:type="dxa"/>
          </w:tcPr>
          <w:p w14:paraId="4DFF6648" w14:textId="2C130184" w:rsidR="008B25CD" w:rsidRPr="00EC2317" w:rsidRDefault="008B25CD" w:rsidP="00DB60F7">
            <w:pPr>
              <w:rPr>
                <w:lang w:val="en-GB"/>
              </w:rPr>
            </w:pPr>
            <w:r>
              <w:rPr>
                <w:lang w:val="en-GB"/>
              </w:rPr>
              <w:t>Integer</w:t>
            </w:r>
          </w:p>
        </w:tc>
      </w:tr>
      <w:tr w:rsidR="008B25CD" w14:paraId="68F31144" w14:textId="77777777" w:rsidTr="00DB60F7">
        <w:tc>
          <w:tcPr>
            <w:tcW w:w="1617" w:type="dxa"/>
            <w:vAlign w:val="center"/>
          </w:tcPr>
          <w:p w14:paraId="5CCA3E8C" w14:textId="77777777" w:rsidR="008B25CD" w:rsidRPr="00EC2317" w:rsidRDefault="008B25CD" w:rsidP="00DB60F7">
            <w:pPr>
              <w:rPr>
                <w:b/>
                <w:lang w:val="en-GB"/>
              </w:rPr>
            </w:pPr>
            <w:r>
              <w:rPr>
                <w:b/>
                <w:lang w:val="en-GB"/>
              </w:rPr>
              <w:t>Is Nullable:</w:t>
            </w:r>
          </w:p>
        </w:tc>
        <w:tc>
          <w:tcPr>
            <w:tcW w:w="8571" w:type="dxa"/>
          </w:tcPr>
          <w:p w14:paraId="55CE5DD8" w14:textId="2A351EDE" w:rsidR="008B25CD" w:rsidRPr="008B25CD" w:rsidRDefault="008B25CD" w:rsidP="00DB60F7">
            <w:pPr>
              <w:pStyle w:val="Code"/>
              <w:rPr>
                <w:rFonts w:ascii="Arial" w:hAnsi="Arial" w:cs="Arial"/>
                <w:b/>
                <w:sz w:val="24"/>
                <w:szCs w:val="24"/>
              </w:rPr>
            </w:pPr>
            <w:r>
              <w:rPr>
                <w:rFonts w:ascii="Arial" w:hAnsi="Arial" w:cs="Arial"/>
                <w:b/>
                <w:sz w:val="24"/>
                <w:szCs w:val="24"/>
              </w:rPr>
              <w:t>TRUE</w:t>
            </w:r>
          </w:p>
        </w:tc>
      </w:tr>
      <w:tr w:rsidR="008B25CD" w14:paraId="428DB555" w14:textId="77777777" w:rsidTr="00DB60F7">
        <w:tc>
          <w:tcPr>
            <w:tcW w:w="1617" w:type="dxa"/>
            <w:vAlign w:val="center"/>
          </w:tcPr>
          <w:p w14:paraId="4FEA49D3" w14:textId="3F48B88D" w:rsidR="008B25CD" w:rsidRPr="00EC2317" w:rsidRDefault="008B25CD" w:rsidP="00DB60F7">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723B6C8A" w:rsidR="00D76F84" w:rsidRDefault="00D76F84" w:rsidP="00D76F84">
      <w:pPr>
        <w:pStyle w:val="Heading3"/>
        <w:rPr>
          <w:lang w:val="en-GB"/>
        </w:rPr>
      </w:pPr>
      <w:commentRangeStart w:id="186"/>
      <w:commentRangeStart w:id="187"/>
      <w:r w:rsidRPr="00D114D1">
        <w:rPr>
          <w:lang w:val="en-GB"/>
        </w:rPr>
        <w:t>search_engine_score</w:t>
      </w:r>
      <w:commentRangeEnd w:id="186"/>
      <w:r w:rsidR="00A728F8">
        <w:rPr>
          <w:rStyle w:val="CommentReference"/>
          <w:rFonts w:ascii="Arial" w:hAnsi="Arial"/>
          <w:b w:val="0"/>
          <w:bCs w:val="0"/>
        </w:rPr>
        <w:commentReference w:id="186"/>
      </w:r>
      <w:commentRangeEnd w:id="187"/>
      <w:r w:rsidR="00D728B8">
        <w:rPr>
          <w:rStyle w:val="CommentReference"/>
          <w:rFonts w:ascii="Arial" w:hAnsi="Arial"/>
          <w:b w:val="0"/>
          <w:bCs w:val="0"/>
        </w:rPr>
        <w:commentReference w:id="18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5A762CD0" w:rsidR="00D76F84" w:rsidRPr="00DD3C2C" w:rsidRDefault="00D76F84" w:rsidP="001974B9">
            <w:r>
              <w:rPr>
                <w:lang w:val="en-GB"/>
              </w:rPr>
              <w:t xml:space="preserve">The </w:t>
            </w:r>
            <w:r w:rsidRPr="00EC2317">
              <w:rPr>
                <w:lang w:val="en-GB"/>
              </w:rPr>
              <w:t>search engine score</w:t>
            </w:r>
            <w:r>
              <w:rPr>
                <w:lang w:val="en-GB"/>
              </w:rPr>
              <w:t xml:space="preserve"> </w:t>
            </w:r>
            <w:r w:rsidRPr="00EC2317">
              <w:rPr>
                <w:lang w:val="en-GB"/>
              </w:rPr>
              <w:t xml:space="preserve">for the given </w:t>
            </w:r>
            <w:r>
              <w:rPr>
                <w:lang w:val="en-GB"/>
              </w:rPr>
              <w:t>small</w:t>
            </w:r>
            <w:r w:rsidR="001974B9">
              <w:rPr>
                <w:lang w:val="en-GB"/>
              </w:rPr>
              <w:t xml:space="preserve"> molecule</w:t>
            </w:r>
            <w:r w:rsidRPr="00EC2317">
              <w:rPr>
                <w:lang w:val="en-GB"/>
              </w:rPr>
              <w:t xml:space="preserve">. </w:t>
            </w:r>
            <w:r>
              <w:rPr>
                <w:lang w:val="en-GB"/>
              </w:rPr>
              <w:t xml:space="preserve">The type of score </w:t>
            </w:r>
            <w:r>
              <w:rPr>
                <w:lang w:val="en-GB"/>
              </w:rPr>
              <w:lastRenderedPageBreak/>
              <w:t>MUST be defined in the metadata section. If the small molecule was not identified by the specified search engine, “null” MUST be reported.</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lastRenderedPageBreak/>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77777777" w:rsidR="00D76F84" w:rsidRDefault="00D76F84" w:rsidP="00BD1F22">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9B9C1A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search_engine_sco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50719274" w:rsidR="003A6D81" w:rsidRDefault="00E2727F" w:rsidP="003A6D81">
      <w:pPr>
        <w:pStyle w:val="Heading3"/>
        <w:rPr>
          <w:lang w:val="en-GB"/>
        </w:rPr>
      </w:pPr>
      <w:r>
        <w:rPr>
          <w:lang w:val="en-GB"/>
        </w:rPr>
        <w:t>search_engine_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11776BC9" w:rsidR="003A6D81" w:rsidRPr="00EC2317" w:rsidRDefault="008D577B" w:rsidP="00602E80">
            <w:pPr>
              <w:rPr>
                <w:lang w:val="en-GB"/>
              </w:rPr>
            </w:pPr>
            <w:commentRangeStart w:id="188"/>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commentRangeEnd w:id="188"/>
            <w:r w:rsidR="00E201C1">
              <w:rPr>
                <w:rStyle w:val="CommentReference"/>
              </w:rPr>
              <w:commentReference w:id="188"/>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772EFF3" w:rsidR="003A6D81" w:rsidRPr="00E92C27" w:rsidRDefault="003A6D81" w:rsidP="00776BC0">
            <w:pPr>
              <w:pStyle w:val="Code"/>
              <w:rPr>
                <w:rFonts w:cs="Courier New"/>
              </w:rPr>
            </w:pPr>
            <w:r>
              <w:rPr>
                <w:rFonts w:cs="Courier New"/>
              </w:rPr>
              <w:t xml:space="preserve">SEH  SME_ID    </w:t>
            </w:r>
            <w:r w:rsidRPr="00E92C27">
              <w:rPr>
                <w:rFonts w:cs="Courier New"/>
              </w:rPr>
              <w:t xml:space="preserve">    …  </w:t>
            </w:r>
            <w:r w:rsidR="00776BC0">
              <w:rPr>
                <w:rFonts w:cs="Courier New"/>
              </w:rPr>
              <w:t>search_engine_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7646DBFA" w14:textId="340A63CF" w:rsidR="00BC5359" w:rsidRDefault="00E201C1" w:rsidP="00BC5359">
      <w:pPr>
        <w:pStyle w:val="Heading3"/>
        <w:rPr>
          <w:lang w:val="en-GB"/>
        </w:rPr>
      </w:pPr>
      <w:r>
        <w:rPr>
          <w:lang w:val="en-GB"/>
        </w:rPr>
        <w:t>m</w:t>
      </w:r>
      <w:r w:rsidR="00BC5359"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14:paraId="26A8DE4B" w14:textId="77777777" w:rsidTr="00BD1F22">
        <w:tc>
          <w:tcPr>
            <w:tcW w:w="1617" w:type="dxa"/>
            <w:vAlign w:val="center"/>
          </w:tcPr>
          <w:p w14:paraId="17720C65" w14:textId="77777777" w:rsidR="00BC5359" w:rsidRPr="00EC2317" w:rsidRDefault="00BC5359" w:rsidP="00BD1F22">
            <w:pPr>
              <w:rPr>
                <w:b/>
                <w:lang w:val="en-GB"/>
              </w:rPr>
            </w:pPr>
            <w:r w:rsidRPr="00EC2317">
              <w:rPr>
                <w:b/>
                <w:lang w:val="en-GB"/>
              </w:rPr>
              <w:t>Description:</w:t>
            </w:r>
          </w:p>
        </w:tc>
        <w:tc>
          <w:tcPr>
            <w:tcW w:w="8571" w:type="dxa"/>
          </w:tcPr>
          <w:p w14:paraId="0D523ADD" w14:textId="77777777" w:rsidR="00BC5359" w:rsidRPr="00EC2317" w:rsidRDefault="00BC5359" w:rsidP="00BD1F22">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90"/>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90"/>
            <w:r>
              <w:rPr>
                <w:rStyle w:val="CommentReference"/>
              </w:rPr>
              <w:commentReference w:id="190"/>
            </w:r>
          </w:p>
        </w:tc>
      </w:tr>
      <w:tr w:rsidR="00BC5359" w14:paraId="7660279B" w14:textId="77777777" w:rsidTr="00BD1F22">
        <w:tc>
          <w:tcPr>
            <w:tcW w:w="1617" w:type="dxa"/>
            <w:vAlign w:val="center"/>
          </w:tcPr>
          <w:p w14:paraId="3764AAF4" w14:textId="77777777" w:rsidR="00BC5359" w:rsidRPr="00EC2317" w:rsidRDefault="00BC5359" w:rsidP="00BD1F22">
            <w:pPr>
              <w:rPr>
                <w:b/>
                <w:lang w:val="en-GB"/>
              </w:rPr>
            </w:pPr>
            <w:r w:rsidRPr="00EC2317">
              <w:rPr>
                <w:b/>
                <w:lang w:val="en-GB"/>
              </w:rPr>
              <w:t>Type:</w:t>
            </w:r>
          </w:p>
        </w:tc>
        <w:tc>
          <w:tcPr>
            <w:tcW w:w="8571" w:type="dxa"/>
          </w:tcPr>
          <w:p w14:paraId="2BFF25F6" w14:textId="77777777" w:rsidR="00BC5359" w:rsidRPr="00EC2317" w:rsidRDefault="00BC5359" w:rsidP="00BD1F22">
            <w:pPr>
              <w:rPr>
                <w:lang w:val="en-GB"/>
              </w:rPr>
            </w:pPr>
            <w:r w:rsidRPr="00EC2317">
              <w:rPr>
                <w:lang w:val="en-GB"/>
              </w:rPr>
              <w:t>String</w:t>
            </w:r>
          </w:p>
        </w:tc>
      </w:tr>
      <w:tr w:rsidR="00BC5359" w14:paraId="4AC9AAC1" w14:textId="77777777" w:rsidTr="00BD1F22">
        <w:tc>
          <w:tcPr>
            <w:tcW w:w="1617" w:type="dxa"/>
            <w:vAlign w:val="center"/>
          </w:tcPr>
          <w:p w14:paraId="61DC4BF5" w14:textId="77777777" w:rsidR="00BC5359" w:rsidRPr="00EC2317" w:rsidRDefault="00BC5359" w:rsidP="00BD1F22">
            <w:pPr>
              <w:rPr>
                <w:b/>
                <w:lang w:val="en-GB"/>
              </w:rPr>
            </w:pPr>
            <w:r>
              <w:rPr>
                <w:b/>
                <w:lang w:val="en-GB"/>
              </w:rPr>
              <w:t>Is Nullable:</w:t>
            </w:r>
          </w:p>
        </w:tc>
        <w:tc>
          <w:tcPr>
            <w:tcW w:w="8571" w:type="dxa"/>
          </w:tcPr>
          <w:p w14:paraId="5B5AF083" w14:textId="77777777" w:rsidR="00BC5359" w:rsidRPr="004919C6" w:rsidRDefault="00BC5359" w:rsidP="00BD1F22">
            <w:pPr>
              <w:pStyle w:val="Code"/>
              <w:rPr>
                <w:rFonts w:cs="Courier New"/>
                <w:highlight w:val="yellow"/>
              </w:rPr>
            </w:pPr>
            <w:r>
              <w:rPr>
                <w:rFonts w:ascii="Arial" w:hAnsi="Arial" w:cs="Arial"/>
                <w:b/>
                <w:sz w:val="24"/>
                <w:szCs w:val="24"/>
              </w:rPr>
              <w:t>TRUE</w:t>
            </w:r>
          </w:p>
        </w:tc>
      </w:tr>
      <w:tr w:rsidR="00BC5359" w14:paraId="69D51B1E" w14:textId="77777777" w:rsidTr="00BD1F22">
        <w:tc>
          <w:tcPr>
            <w:tcW w:w="1617" w:type="dxa"/>
            <w:vAlign w:val="center"/>
          </w:tcPr>
          <w:p w14:paraId="35A88DCC" w14:textId="77777777" w:rsidR="00BC5359" w:rsidRPr="00EC2317" w:rsidRDefault="00BC5359" w:rsidP="00BD1F22">
            <w:pPr>
              <w:rPr>
                <w:b/>
                <w:lang w:val="en-GB"/>
              </w:rPr>
            </w:pPr>
            <w:r w:rsidRPr="00EC2317">
              <w:rPr>
                <w:b/>
                <w:lang w:val="en-GB"/>
              </w:rPr>
              <w:t>Example:</w:t>
            </w:r>
          </w:p>
        </w:tc>
        <w:tc>
          <w:tcPr>
            <w:tcW w:w="8571" w:type="dxa"/>
          </w:tcPr>
          <w:p w14:paraId="1E54A33A" w14:textId="77777777" w:rsidR="00BC5359" w:rsidRPr="004919C6" w:rsidRDefault="00BC5359" w:rsidP="00BD1F22">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3006B2ED" w14:textId="77777777" w:rsidR="00BC5359" w:rsidRPr="004919C6" w:rsidRDefault="00BC5359" w:rsidP="00BD1F22">
            <w:pPr>
              <w:pStyle w:val="Code"/>
              <w:rPr>
                <w:rFonts w:cs="Courier New"/>
                <w:highlight w:val="yellow"/>
              </w:rPr>
            </w:pPr>
          </w:p>
          <w:p w14:paraId="0C0AF32F" w14:textId="77777777" w:rsidR="00BC5359" w:rsidRPr="004919C6" w:rsidRDefault="00BC5359" w:rsidP="00BD1F22">
            <w:pPr>
              <w:pStyle w:val="Code"/>
              <w:rPr>
                <w:rFonts w:cs="Courier New"/>
                <w:highlight w:val="yellow"/>
              </w:rPr>
            </w:pPr>
            <w:r w:rsidRPr="004919C6">
              <w:rPr>
                <w:rFonts w:cs="Courier New"/>
                <w:highlight w:val="yellow"/>
              </w:rPr>
              <w:t xml:space="preserve">COM  reporting adducts: sodiated glycine </w:t>
            </w:r>
          </w:p>
          <w:p w14:paraId="1B2017AF" w14:textId="77777777" w:rsidR="00BC5359" w:rsidRPr="004919C6" w:rsidRDefault="00BC5359" w:rsidP="00BD1F22">
            <w:pPr>
              <w:pStyle w:val="Code"/>
              <w:rPr>
                <w:rFonts w:cs="Courier New"/>
                <w:highlight w:val="yellow"/>
              </w:rPr>
            </w:pPr>
            <w:r w:rsidRPr="004919C6">
              <w:rPr>
                <w:highlight w:val="yellow"/>
              </w:rPr>
              <w:t>SMH  …  formula  …  charge  …  modifications</w:t>
            </w:r>
          </w:p>
          <w:p w14:paraId="39396499" w14:textId="77777777" w:rsidR="00BC5359" w:rsidRPr="00E92C27" w:rsidRDefault="00BC5359" w:rsidP="00BD1F22">
            <w:pPr>
              <w:pStyle w:val="Code"/>
              <w:rPr>
                <w:rFonts w:cs="Courier New"/>
              </w:rPr>
            </w:pPr>
            <w:r>
              <w:rPr>
                <w:rFonts w:cs="Courier New"/>
                <w:highlight w:val="yellow"/>
              </w:rPr>
              <w:t>SMF</w:t>
            </w:r>
            <w:r w:rsidRPr="004919C6">
              <w:rPr>
                <w:rFonts w:cs="Courier New"/>
                <w:highlight w:val="yellow"/>
              </w:rPr>
              <w:t xml:space="preserve">  …  C2H5NO2  …       1  …  CHEMMOD:+Na-H</w:t>
            </w:r>
          </w:p>
        </w:tc>
      </w:tr>
    </w:tbl>
    <w:p w14:paraId="2F7E506D" w14:textId="77777777" w:rsidR="00BC5359" w:rsidRDefault="00BC5359" w:rsidP="00BC5359">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rsidRPr="00EB122D" w14:paraId="6E54C864" w14:textId="77777777" w:rsidTr="00BD1F22">
        <w:tc>
          <w:tcPr>
            <w:tcW w:w="1617" w:type="dxa"/>
            <w:vAlign w:val="center"/>
          </w:tcPr>
          <w:p w14:paraId="1BE0291C" w14:textId="77777777" w:rsidR="00BC5359" w:rsidRPr="00EC2317" w:rsidRDefault="00BC5359" w:rsidP="00BD1F22">
            <w:pPr>
              <w:rPr>
                <w:b/>
                <w:lang w:val="en-GB"/>
              </w:rPr>
            </w:pPr>
            <w:r w:rsidRPr="00EC2317">
              <w:rPr>
                <w:b/>
                <w:lang w:val="en-GB"/>
              </w:rPr>
              <w:t>Description:</w:t>
            </w:r>
          </w:p>
        </w:tc>
        <w:tc>
          <w:tcPr>
            <w:tcW w:w="8571" w:type="dxa"/>
          </w:tcPr>
          <w:p w14:paraId="0195E3E7" w14:textId="77777777" w:rsidR="00BC5359" w:rsidRPr="004919C6" w:rsidRDefault="00BC5359" w:rsidP="00BD1F22">
            <w:pPr>
              <w:rPr>
                <w:lang w:val="en-GB"/>
              </w:rPr>
            </w:pPr>
            <w:r w:rsidRPr="004919C6">
              <w:rPr>
                <w:lang w:val="en-GB"/>
              </w:rPr>
              <w:t xml:space="preserve">The </w:t>
            </w:r>
            <w:r>
              <w:rPr>
                <w:lang w:val="en-GB"/>
              </w:rPr>
              <w:t xml:space="preserve">assumed adduct classification of this molecule, following the </w:t>
            </w:r>
            <w:r w:rsidRPr="007976A6">
              <w:rPr>
                <w:highlight w:val="yellow"/>
                <w:lang w:val="en-GB"/>
              </w:rPr>
              <w:t>XX</w:t>
            </w:r>
            <w:r>
              <w:rPr>
                <w:lang w:val="en-GB"/>
              </w:rPr>
              <w:t xml:space="preserve"> nomenclature system. If the adduct classification is ambiguous with regards to identification evidence it MAY be null.</w:t>
            </w:r>
          </w:p>
        </w:tc>
      </w:tr>
      <w:tr w:rsidR="00BC5359" w14:paraId="235DB9A9" w14:textId="77777777" w:rsidTr="00BD1F22">
        <w:tc>
          <w:tcPr>
            <w:tcW w:w="1617" w:type="dxa"/>
            <w:vAlign w:val="center"/>
          </w:tcPr>
          <w:p w14:paraId="45989C5D" w14:textId="77777777" w:rsidR="00BC5359" w:rsidRPr="00EC2317" w:rsidRDefault="00BC5359" w:rsidP="00BD1F22">
            <w:pPr>
              <w:rPr>
                <w:b/>
                <w:lang w:val="en-GB"/>
              </w:rPr>
            </w:pPr>
            <w:r w:rsidRPr="00EC2317">
              <w:rPr>
                <w:b/>
                <w:lang w:val="en-GB"/>
              </w:rPr>
              <w:t>Type:</w:t>
            </w:r>
          </w:p>
        </w:tc>
        <w:tc>
          <w:tcPr>
            <w:tcW w:w="8571" w:type="dxa"/>
          </w:tcPr>
          <w:p w14:paraId="0AB380B8" w14:textId="77777777" w:rsidR="00BC5359" w:rsidRPr="004919C6" w:rsidRDefault="00BC5359" w:rsidP="00BD1F22">
            <w:pPr>
              <w:rPr>
                <w:lang w:val="en-GB"/>
              </w:rPr>
            </w:pPr>
            <w:r>
              <w:rPr>
                <w:lang w:val="en-GB"/>
              </w:rPr>
              <w:t>String</w:t>
            </w:r>
          </w:p>
        </w:tc>
      </w:tr>
      <w:tr w:rsidR="00BC5359" w14:paraId="6A2738EF" w14:textId="77777777" w:rsidTr="00BD1F22">
        <w:tc>
          <w:tcPr>
            <w:tcW w:w="1617" w:type="dxa"/>
            <w:vAlign w:val="center"/>
          </w:tcPr>
          <w:p w14:paraId="5DA83F51" w14:textId="77777777" w:rsidR="00BC5359" w:rsidRPr="00EC2317" w:rsidRDefault="00BC5359" w:rsidP="00BD1F22">
            <w:pPr>
              <w:rPr>
                <w:b/>
                <w:lang w:val="en-GB"/>
              </w:rPr>
            </w:pPr>
            <w:r>
              <w:rPr>
                <w:b/>
                <w:lang w:val="en-GB"/>
              </w:rPr>
              <w:t>Is Nullable:</w:t>
            </w:r>
          </w:p>
        </w:tc>
        <w:tc>
          <w:tcPr>
            <w:tcW w:w="8571" w:type="dxa"/>
          </w:tcPr>
          <w:p w14:paraId="1A91E5BD" w14:textId="77777777" w:rsidR="00BC5359" w:rsidRPr="00E92C27" w:rsidRDefault="00BC5359" w:rsidP="00BD1F22">
            <w:pPr>
              <w:pStyle w:val="Code"/>
              <w:rPr>
                <w:rFonts w:cs="Courier New"/>
              </w:rPr>
            </w:pPr>
            <w:r>
              <w:rPr>
                <w:rFonts w:ascii="Arial" w:hAnsi="Arial" w:cs="Arial"/>
                <w:b/>
                <w:sz w:val="24"/>
                <w:szCs w:val="24"/>
              </w:rPr>
              <w:t>TRUE</w:t>
            </w:r>
          </w:p>
        </w:tc>
      </w:tr>
      <w:tr w:rsidR="00BC5359" w14:paraId="71052C39" w14:textId="77777777" w:rsidTr="00BD1F22">
        <w:tc>
          <w:tcPr>
            <w:tcW w:w="1617" w:type="dxa"/>
            <w:vAlign w:val="center"/>
          </w:tcPr>
          <w:p w14:paraId="7DC00848" w14:textId="77777777" w:rsidR="00BC5359" w:rsidRPr="00EC2317" w:rsidRDefault="00BC5359" w:rsidP="00BD1F22">
            <w:pPr>
              <w:rPr>
                <w:b/>
                <w:lang w:val="en-GB"/>
              </w:rPr>
            </w:pPr>
            <w:r w:rsidRPr="00EC2317">
              <w:rPr>
                <w:b/>
                <w:lang w:val="en-GB"/>
              </w:rPr>
              <w:t>Example:</w:t>
            </w:r>
          </w:p>
        </w:tc>
        <w:tc>
          <w:tcPr>
            <w:tcW w:w="8571" w:type="dxa"/>
          </w:tcPr>
          <w:p w14:paraId="4B0A9BBB" w14:textId="5FC205D1" w:rsidR="00BC5359" w:rsidRPr="00E92C27" w:rsidRDefault="007976A6" w:rsidP="00BD1F22">
            <w:pPr>
              <w:pStyle w:val="Code"/>
              <w:rPr>
                <w:rFonts w:cs="Courier New"/>
              </w:rPr>
            </w:pPr>
            <w:r>
              <w:rPr>
                <w:rFonts w:cs="Courier New"/>
              </w:rPr>
              <w:t>SEH  SME</w:t>
            </w:r>
            <w:r w:rsidR="00BC5359">
              <w:rPr>
                <w:rFonts w:cs="Courier New"/>
              </w:rPr>
              <w:t xml:space="preserve">_ID    </w:t>
            </w:r>
            <w:r w:rsidR="00BC5359" w:rsidRPr="00E92C27">
              <w:rPr>
                <w:rFonts w:cs="Courier New"/>
              </w:rPr>
              <w:t xml:space="preserve"> …  </w:t>
            </w:r>
            <w:r w:rsidR="00BC5359">
              <w:rPr>
                <w:rFonts w:cs="Courier New"/>
              </w:rPr>
              <w:t>adduct_ion</w:t>
            </w:r>
            <w:r>
              <w:rPr>
                <w:rFonts w:cs="Courier New"/>
              </w:rPr>
              <w:t xml:space="preserve">  …</w:t>
            </w:r>
            <w:r>
              <w:rPr>
                <w:rFonts w:cs="Courier New"/>
              </w:rPr>
              <w:br/>
              <w:t>SME</w:t>
            </w:r>
            <w:r w:rsidR="00BC5359" w:rsidRPr="00E92C27">
              <w:rPr>
                <w:rFonts w:cs="Courier New"/>
              </w:rPr>
              <w:t xml:space="preserve"> </w:t>
            </w:r>
            <w:r w:rsidR="00BC5359">
              <w:rPr>
                <w:rFonts w:cs="Courier New"/>
              </w:rPr>
              <w:t xml:space="preserve">1      </w:t>
            </w:r>
            <w:r w:rsidR="00BC5359" w:rsidRPr="00E92C27">
              <w:rPr>
                <w:rFonts w:cs="Courier New"/>
              </w:rPr>
              <w:t xml:space="preserve">   </w:t>
            </w:r>
            <w:r w:rsidR="00263563">
              <w:rPr>
                <w:rFonts w:cs="Courier New"/>
              </w:rPr>
              <w:t xml:space="preserve"> </w:t>
            </w:r>
            <w:r w:rsidR="00BC5359" w:rsidRPr="00E92C27">
              <w:rPr>
                <w:rFonts w:cs="Courier New"/>
              </w:rPr>
              <w:t xml:space="preserve"> …  </w:t>
            </w:r>
            <w:r w:rsidR="00BC5359" w:rsidRPr="004919C6">
              <w:rPr>
                <w:rFonts w:cs="Courier New"/>
              </w:rPr>
              <w:t>[M+H]1+</w:t>
            </w:r>
            <w:r w:rsidR="00BC5359">
              <w:rPr>
                <w:rFonts w:cs="Courier New"/>
              </w:rPr>
              <w:t xml:space="preserve">     </w:t>
            </w:r>
            <w:r w:rsidR="00BC5359" w:rsidRPr="00E92C27">
              <w:rPr>
                <w:rFonts w:cs="Courier New"/>
              </w:rPr>
              <w:t>…</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w:t>
            </w:r>
            <w:r>
              <w:rPr>
                <w:lang w:val="en-GB"/>
              </w:rPr>
              <w:lastRenderedPageBreak/>
              <w:t>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lastRenderedPageBreak/>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2C7DB194" w:rsidR="003A6D81" w:rsidRPr="00BD1F22" w:rsidRDefault="00FA0E48" w:rsidP="00FA0E48">
      <w:pPr>
        <w:pStyle w:val="ListParagraph"/>
        <w:numPr>
          <w:ilvl w:val="0"/>
          <w:numId w:val="55"/>
        </w:numPr>
        <w:rPr>
          <w:b/>
          <w:highlight w:val="yellow"/>
          <w:lang w:val="en-GB"/>
        </w:rPr>
      </w:pPr>
      <w:r w:rsidRPr="00BD1F22">
        <w:rPr>
          <w:highlight w:val="yellow"/>
          <w:lang w:val="en-GB"/>
        </w:rPr>
        <w:t>??</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91" w:name="_Toc264879029"/>
      <w:bookmarkStart w:id="192" w:name="_Toc111817895"/>
      <w:bookmarkStart w:id="193" w:name="_Toc118017570"/>
      <w:r>
        <w:t>Non-</w:t>
      </w:r>
      <w:r w:rsidR="002341EA">
        <w:t>supported use cases</w:t>
      </w:r>
      <w:bookmarkEnd w:id="191"/>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94" w:name="_Toc264879030"/>
      <w:r>
        <w:t>Conclusions</w:t>
      </w:r>
      <w:bookmarkEnd w:id="194"/>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95" w:name="_Toc264879031"/>
      <w:r w:rsidRPr="00D77D22">
        <w:t>Authors</w:t>
      </w:r>
      <w:bookmarkEnd w:id="195"/>
      <w:r w:rsidRPr="00D77D22">
        <w:t xml:space="preserve"> </w:t>
      </w:r>
    </w:p>
    <w:bookmarkEnd w:id="192"/>
    <w:bookmarkEnd w:id="193"/>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6" w:name="_Toc264879032"/>
      <w:r>
        <w:t>Contributors</w:t>
      </w:r>
      <w:bookmarkEnd w:id="196"/>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97" w:name="_Toc264879033"/>
      <w:r w:rsidRPr="00D77D22">
        <w:t>References</w:t>
      </w:r>
      <w:bookmarkEnd w:id="197"/>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8" w:name="_Toc526008660"/>
      <w:bookmarkStart w:id="199" w:name="_Toc153690678"/>
      <w:bookmarkStart w:id="200" w:name="_Toc155584023"/>
      <w:bookmarkStart w:id="201" w:name="_Toc156877875"/>
    </w:p>
    <w:p w14:paraId="3C3CDC6E" w14:textId="77777777" w:rsidR="007A1183" w:rsidRPr="008B6BE0" w:rsidRDefault="007A1183" w:rsidP="007A1183">
      <w:pPr>
        <w:pStyle w:val="Heading1"/>
      </w:pPr>
      <w:r w:rsidRPr="009F3B64">
        <w:t xml:space="preserve"> </w:t>
      </w:r>
      <w:bookmarkStart w:id="202" w:name="_Toc264879034"/>
      <w:r w:rsidRPr="008B6BE0">
        <w:t>Intellectual Property Statement</w:t>
      </w:r>
      <w:bookmarkEnd w:id="198"/>
      <w:bookmarkEnd w:id="199"/>
      <w:bookmarkEnd w:id="200"/>
      <w:bookmarkEnd w:id="201"/>
      <w:bookmarkEnd w:id="202"/>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w:t>
      </w:r>
      <w:r>
        <w:rPr>
          <w:rFonts w:eastAsia="MS Mincho"/>
          <w:lang w:eastAsia="zh-CN"/>
        </w:rPr>
        <w:lastRenderedPageBreak/>
        <w:t>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03" w:name="_Toc264879035"/>
      <w:r w:rsidRPr="00FC4E18">
        <w:t>TradeMark Section</w:t>
      </w:r>
      <w:bookmarkEnd w:id="203"/>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04" w:name="_Toc153687291"/>
      <w:bookmarkStart w:id="205" w:name="_Toc155584024"/>
      <w:bookmarkStart w:id="206" w:name="_Toc156877876"/>
      <w:bookmarkStart w:id="207" w:name="_Toc264879036"/>
      <w:r w:rsidRPr="008B6BE0">
        <w:t>Copyright Notice</w:t>
      </w:r>
      <w:bookmarkEnd w:id="204"/>
      <w:bookmarkEnd w:id="205"/>
      <w:bookmarkEnd w:id="206"/>
      <w:bookmarkEnd w:id="207"/>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324A391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8" w:name="29"/>
      <w:bookmarkStart w:id="209" w:name="30"/>
      <w:bookmarkStart w:id="210" w:name="31"/>
      <w:bookmarkEnd w:id="208"/>
      <w:bookmarkEnd w:id="209"/>
      <w:bookmarkEnd w:id="210"/>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5" w:author="Jones, Andy" w:date="2016-07-05T15:09:00Z" w:initials="JA">
    <w:p w14:paraId="31CEB6C4" w14:textId="3D9A88C8" w:rsidR="00CF2AE2" w:rsidRDefault="00CF2AE2">
      <w:pPr>
        <w:pStyle w:val="CommentText"/>
      </w:pPr>
      <w:r>
        <w:rPr>
          <w:rStyle w:val="CommentReference"/>
        </w:rPr>
        <w:annotationRef/>
      </w:r>
      <w:r>
        <w:t>Propose to add nullable to all of these? Perhaps this depends on Complete versus Summary?</w:t>
      </w:r>
    </w:p>
  </w:comment>
  <w:comment w:id="137" w:author="Jones, Andy" w:date="2016-07-05T14:57:00Z" w:initials="JA">
    <w:p w14:paraId="1D4A33ED" w14:textId="241E951A" w:rsidR="00262E9E" w:rsidRDefault="00262E9E">
      <w:pPr>
        <w:pStyle w:val="CommentText"/>
      </w:pPr>
      <w:r>
        <w:rPr>
          <w:rStyle w:val="CommentReference"/>
        </w:rPr>
        <w:annotationRef/>
      </w:r>
      <w:r>
        <w:t>Look like these only really work for proteomics flavor files</w:t>
      </w:r>
    </w:p>
  </w:comment>
  <w:comment w:id="138" w:author="Jones, Andy" w:date="2016-07-05T14:45:00Z" w:initials="JA">
    <w:p w14:paraId="427A8E82" w14:textId="60E363B3" w:rsidR="00DC7117" w:rsidRDefault="00DC7117">
      <w:pPr>
        <w:pStyle w:val="CommentText"/>
      </w:pPr>
      <w:r>
        <w:rPr>
          <w:rStyle w:val="CommentReference"/>
        </w:rPr>
        <w:annotationRef/>
      </w:r>
      <w:r>
        <w:t>Propose delete from SML files</w:t>
      </w:r>
    </w:p>
  </w:comment>
  <w:comment w:id="154" w:author="Jones, Andy" w:date="2016-07-05T15:20:00Z" w:initials="JA">
    <w:p w14:paraId="2993AACB" w14:textId="644B5595" w:rsidR="00001E4D" w:rsidRDefault="00001E4D">
      <w:pPr>
        <w:pStyle w:val="CommentText"/>
      </w:pPr>
      <w:r>
        <w:rPr>
          <w:rStyle w:val="CommentReference"/>
        </w:rPr>
        <w:annotationRef/>
      </w:r>
      <w:r>
        <w:t>Propose to delete and move to metadata field and prefix on accession as per metabolomics</w:t>
      </w:r>
    </w:p>
    <w:p w14:paraId="71DF5895" w14:textId="77777777" w:rsidR="00361219" w:rsidRDefault="00361219">
      <w:pPr>
        <w:pStyle w:val="CommentText"/>
      </w:pPr>
    </w:p>
    <w:p w14:paraId="205650AE" w14:textId="2A61E320" w:rsidR="00361219" w:rsidRDefault="00361219">
      <w:pPr>
        <w:pStyle w:val="CommentText"/>
      </w:pPr>
      <w:r>
        <w:t>Same for database version</w:t>
      </w:r>
    </w:p>
    <w:p w14:paraId="7FAC3E72" w14:textId="77777777" w:rsidR="006865F7" w:rsidRDefault="006865F7">
      <w:pPr>
        <w:pStyle w:val="CommentText"/>
      </w:pPr>
    </w:p>
    <w:p w14:paraId="0DE49D45" w14:textId="16720B4E" w:rsidR="006865F7" w:rsidRDefault="006865F7">
      <w:pPr>
        <w:pStyle w:val="CommentText"/>
      </w:pPr>
      <w:r>
        <w:t>And for peptide / PSM?</w:t>
      </w:r>
    </w:p>
  </w:comment>
  <w:comment w:id="163" w:author="Jones, Andy" w:date="2016-07-05T10:28:00Z" w:initials="JA">
    <w:p w14:paraId="671A0861" w14:textId="46E6AB26" w:rsidR="00BD1F22" w:rsidRDefault="00BD1F22">
      <w:pPr>
        <w:pStyle w:val="CommentText"/>
      </w:pPr>
      <w:r>
        <w:rPr>
          <w:rStyle w:val="CommentReference"/>
        </w:rPr>
        <w:annotationRef/>
      </w:r>
      <w:r>
        <w:t xml:space="preserve">I have removed the distinction between Summary and Complete. </w:t>
      </w:r>
    </w:p>
    <w:p w14:paraId="2B2F0BDB" w14:textId="77777777" w:rsidR="00BD1F22" w:rsidRDefault="00BD1F22">
      <w:pPr>
        <w:pStyle w:val="CommentText"/>
      </w:pPr>
    </w:p>
    <w:p w14:paraId="1A409B70" w14:textId="48DB619F" w:rsidR="00BD1F22" w:rsidRDefault="00BD1F22">
      <w:pPr>
        <w:pStyle w:val="CommentText"/>
      </w:pPr>
      <w:r>
        <w:t>For Summary files, there is only SML table</w:t>
      </w:r>
    </w:p>
    <w:p w14:paraId="3B97C7DE" w14:textId="77777777" w:rsidR="00BD1F22" w:rsidRDefault="00BD1F22">
      <w:pPr>
        <w:pStyle w:val="CommentText"/>
      </w:pPr>
    </w:p>
    <w:p w14:paraId="233CDFAA" w14:textId="6BAA7F1F" w:rsidR="00BD1F22" w:rsidRDefault="00BD1F22">
      <w:pPr>
        <w:pStyle w:val="CommentText"/>
      </w:pPr>
      <w:r>
        <w:t>For Complete files, there are three tables always</w:t>
      </w:r>
    </w:p>
    <w:p w14:paraId="2FFBD86C" w14:textId="77777777" w:rsidR="00BD1F22" w:rsidRDefault="00BD1F22">
      <w:pPr>
        <w:pStyle w:val="CommentText"/>
      </w:pPr>
    </w:p>
    <w:p w14:paraId="06DBCAF1" w14:textId="39052AA3" w:rsidR="00BD1F22" w:rsidRDefault="00BD1F22">
      <w:pPr>
        <w:pStyle w:val="CommentText"/>
      </w:pPr>
      <w:r>
        <w:t>Much simpler to implement</w:t>
      </w:r>
    </w:p>
  </w:comment>
  <w:comment w:id="164" w:author="Jones, Andy" w:date="2016-07-05T10:01:00Z" w:initials="JA">
    <w:p w14:paraId="766781FB" w14:textId="203CBA7D" w:rsidR="00BD1F22" w:rsidRDefault="00BD1F22">
      <w:pPr>
        <w:pStyle w:val="CommentText"/>
      </w:pPr>
      <w:r>
        <w:rPr>
          <w:rStyle w:val="CommentReference"/>
        </w:rPr>
        <w:annotationRef/>
      </w:r>
      <w:r>
        <w:t>Add example showing ambiguity</w:t>
      </w:r>
    </w:p>
  </w:comment>
  <w:comment w:id="165" w:author="Jones, Andy" w:date="2016-07-05T15:36:00Z" w:initials="JA">
    <w:p w14:paraId="5C453D58" w14:textId="227316EF" w:rsidR="00821B9A" w:rsidRDefault="00821B9A">
      <w:pPr>
        <w:pStyle w:val="CommentText"/>
      </w:pPr>
      <w:r>
        <w:rPr>
          <w:rStyle w:val="CommentReference"/>
        </w:rPr>
        <w:annotationRef/>
      </w:r>
      <w:r>
        <w:t>Inchi throughout not inchi_key to check</w:t>
      </w:r>
    </w:p>
  </w:comment>
  <w:comment w:id="166" w:author="Jones, Andy" w:date="2016-07-05T15:37:00Z" w:initials="JA">
    <w:p w14:paraId="7E12F2B4" w14:textId="6F235039" w:rsidR="007F0FF3" w:rsidRDefault="007F0FF3">
      <w:pPr>
        <w:pStyle w:val="CommentText"/>
      </w:pPr>
      <w:r>
        <w:rPr>
          <w:rStyle w:val="CommentReference"/>
        </w:rPr>
        <w:annotationRef/>
      </w:r>
      <w:r>
        <w:t>To work through some example as to whether this is sensible</w:t>
      </w:r>
    </w:p>
  </w:comment>
  <w:comment w:id="167" w:author="Jones, Andy" w:date="2016-07-05T10:21:00Z" w:initials="JA">
    <w:p w14:paraId="20260293" w14:textId="6CB36B23" w:rsidR="00BD1F22" w:rsidRDefault="00BD1F22">
      <w:pPr>
        <w:pStyle w:val="CommentText"/>
      </w:pPr>
      <w:r>
        <w:rPr>
          <w:rStyle w:val="CommentReference"/>
        </w:rPr>
        <w:annotationRef/>
      </w:r>
      <w:r>
        <w:t>Or just neutral mass? In case of unidentified metabolites, we may not not know the calc_neutral_mass?</w:t>
      </w:r>
    </w:p>
  </w:comment>
  <w:comment w:id="168" w:author="Jones, Andy" w:date="2016-07-05T10:17:00Z" w:initials="JA">
    <w:p w14:paraId="7C7BCA95" w14:textId="10299CCE" w:rsidR="00BD1F22" w:rsidRDefault="00BD1F22">
      <w:pPr>
        <w:pStyle w:val="CommentText"/>
      </w:pPr>
      <w:r>
        <w:rPr>
          <w:rStyle w:val="CommentReference"/>
        </w:rPr>
        <w:annotationRef/>
      </w:r>
      <w:r>
        <w:t>In the case of ambiguity, do we encourage reporting a list of calc_mass_to_charge</w:t>
      </w:r>
    </w:p>
    <w:p w14:paraId="3CB1796C" w14:textId="77777777" w:rsidR="005E35B2" w:rsidRDefault="005E35B2">
      <w:pPr>
        <w:pStyle w:val="CommentText"/>
      </w:pPr>
    </w:p>
    <w:p w14:paraId="7F8BF35B" w14:textId="3703E312" w:rsidR="005E35B2" w:rsidRDefault="005E35B2">
      <w:pPr>
        <w:pStyle w:val="CommentText"/>
      </w:pPr>
      <w:r>
        <w:t>Think we do</w:t>
      </w:r>
    </w:p>
  </w:comment>
  <w:comment w:id="169" w:author="Jones, Andy" w:date="2016-07-05T14:00:00Z" w:initials="JA">
    <w:p w14:paraId="5B2C0657" w14:textId="77777777" w:rsidR="00B7291C" w:rsidRDefault="00B7291C" w:rsidP="00B7291C">
      <w:pPr>
        <w:pStyle w:val="CommentText"/>
      </w:pPr>
      <w:r>
        <w:rPr>
          <w:rStyle w:val="CommentReference"/>
        </w:rPr>
        <w:annotationRef/>
      </w:r>
      <w:r>
        <w:t>Possible addition to Metadata section to describe how RT values are reported in this section</w:t>
      </w:r>
    </w:p>
  </w:comment>
  <w:comment w:id="170" w:author="Jones, Andy" w:date="2016-07-05T10:40:00Z" w:initials="JA">
    <w:p w14:paraId="5E2A4D2E" w14:textId="0020A4E7" w:rsidR="00BD1F22" w:rsidRDefault="00BD1F22">
      <w:pPr>
        <w:pStyle w:val="CommentText"/>
      </w:pPr>
      <w:r>
        <w:rPr>
          <w:rStyle w:val="CommentReference"/>
        </w:rPr>
        <w:annotationRef/>
      </w:r>
      <w:r>
        <w:t>Preferred over std_dev and standard error</w:t>
      </w:r>
    </w:p>
  </w:comment>
  <w:comment w:id="171" w:author="Jones, Andy" w:date="2016-07-05T15:48:00Z" w:initials="JA">
    <w:p w14:paraId="4E36601E" w14:textId="5D141AD4" w:rsidR="003366FD" w:rsidRDefault="003366FD">
      <w:pPr>
        <w:pStyle w:val="CommentText"/>
      </w:pPr>
      <w:r>
        <w:rPr>
          <w:rStyle w:val="CommentReference"/>
        </w:rPr>
        <w:annotationRef/>
      </w:r>
      <w:r>
        <w:t>Could be a string either – opinions?</w:t>
      </w:r>
    </w:p>
  </w:comment>
  <w:comment w:id="172" w:author="Jones, Andy" w:date="2016-07-05T11:14:00Z" w:initials="JA">
    <w:p w14:paraId="2D82B71A" w14:textId="309A6755" w:rsidR="00BD1F22" w:rsidRDefault="00BD1F22">
      <w:pPr>
        <w:pStyle w:val="CommentText"/>
      </w:pPr>
      <w:r>
        <w:rPr>
          <w:rStyle w:val="CommentReference"/>
        </w:rPr>
        <w:annotationRef/>
      </w:r>
      <w:r>
        <w:t>Improve description</w:t>
      </w:r>
    </w:p>
  </w:comment>
  <w:comment w:id="173" w:author="Jones, Andy" w:date="2016-07-05T11:20:00Z" w:initials="JA">
    <w:p w14:paraId="3B119ADF" w14:textId="1FB78DF0" w:rsidR="00BD1F22" w:rsidRDefault="00BD1F22">
      <w:pPr>
        <w:pStyle w:val="CommentText"/>
      </w:pPr>
      <w:r>
        <w:rPr>
          <w:rStyle w:val="CommentReference"/>
        </w:rPr>
        <w:annotationRef/>
      </w:r>
      <w:r>
        <w:t xml:space="preserve">Or centre point? </w:t>
      </w:r>
    </w:p>
  </w:comment>
  <w:comment w:id="174" w:author="Jones, Andy" w:date="2016-07-05T14:00:00Z" w:initials="JA">
    <w:p w14:paraId="15398199" w14:textId="1D5B41DC" w:rsidR="00934700" w:rsidRDefault="00934700">
      <w:pPr>
        <w:pStyle w:val="CommentText"/>
      </w:pPr>
      <w:r>
        <w:rPr>
          <w:rStyle w:val="CommentReference"/>
        </w:rPr>
        <w:annotationRef/>
      </w:r>
      <w:r>
        <w:t>Possible addition to Metadata section to describe how RT values are reported in this section</w:t>
      </w:r>
    </w:p>
  </w:comment>
  <w:comment w:id="175" w:author="Jones, Andy" w:date="2016-07-05T11:25:00Z" w:initials="JA">
    <w:p w14:paraId="05CAFFCE" w14:textId="2A465A77" w:rsidR="00BD1F22" w:rsidRDefault="00BD1F22">
      <w:pPr>
        <w:pStyle w:val="CommentText"/>
      </w:pPr>
      <w:r>
        <w:rPr>
          <w:rStyle w:val="CommentReference"/>
        </w:rPr>
        <w:annotationRef/>
      </w:r>
      <w:r>
        <w:t>Note a change in practice from the Peptide section.</w:t>
      </w:r>
    </w:p>
    <w:p w14:paraId="1BD3E008" w14:textId="77777777" w:rsidR="00BD1F22" w:rsidRDefault="00BD1F22">
      <w:pPr>
        <w:pStyle w:val="CommentText"/>
      </w:pPr>
    </w:p>
    <w:p w14:paraId="68094C9D" w14:textId="6882B135" w:rsidR="00BD1F22" w:rsidRDefault="00BD1F22">
      <w:pPr>
        <w:pStyle w:val="CommentText"/>
      </w:pPr>
      <w:r>
        <w:t>May suggest this is a better system for Peptides as well. For MS1 quant, this system is cleanest. There is only a problem for MS2 quant where elution profile of a peptide may not be known.</w:t>
      </w:r>
    </w:p>
  </w:comment>
  <w:comment w:id="176" w:author="Jones, Andy" w:date="2016-07-05T11:14:00Z" w:initials="JA">
    <w:p w14:paraId="3F1AC7B4" w14:textId="77777777" w:rsidR="00BD1F22" w:rsidRDefault="00BD1F22" w:rsidP="003A6D81">
      <w:pPr>
        <w:pStyle w:val="CommentText"/>
      </w:pPr>
      <w:r>
        <w:rPr>
          <w:rStyle w:val="CommentReference"/>
        </w:rPr>
        <w:annotationRef/>
      </w:r>
      <w:r>
        <w:t>Improve description</w:t>
      </w:r>
    </w:p>
  </w:comment>
  <w:comment w:id="177" w:author="Jones, Andy" w:date="2016-07-05T12:05:00Z" w:initials="JA">
    <w:p w14:paraId="0A9BE091" w14:textId="77777777" w:rsidR="00413986" w:rsidRDefault="00413986" w:rsidP="00413986">
      <w:pPr>
        <w:pStyle w:val="CommentText"/>
      </w:pPr>
      <w:r>
        <w:rPr>
          <w:rStyle w:val="CommentReference"/>
        </w:rPr>
        <w:annotationRef/>
      </w:r>
      <w:r>
        <w:t>Not in example, presume it should be?</w:t>
      </w:r>
    </w:p>
  </w:comment>
  <w:comment w:id="178" w:author="Jones, Andy" w:date="2016-07-05T15:55:00Z" w:initials="JA">
    <w:p w14:paraId="7B08600C" w14:textId="0C182CA6" w:rsidR="00FA1C4D" w:rsidRDefault="00FA1C4D">
      <w:pPr>
        <w:pStyle w:val="CommentText"/>
      </w:pPr>
      <w:r>
        <w:rPr>
          <w:rStyle w:val="CommentReference"/>
        </w:rPr>
        <w:annotationRef/>
      </w:r>
      <w:r>
        <w:t>t</w:t>
      </w:r>
    </w:p>
  </w:comment>
  <w:comment w:id="179" w:author="Jones, Andy" w:date="2016-07-05T15:55:00Z" w:initials="JA">
    <w:p w14:paraId="167599E6" w14:textId="18A2F026" w:rsidR="00FA1C4D" w:rsidRDefault="00FA1C4D">
      <w:pPr>
        <w:pStyle w:val="CommentText"/>
      </w:pPr>
      <w:r>
        <w:rPr>
          <w:rStyle w:val="CommentReference"/>
        </w:rPr>
        <w:annotationRef/>
      </w:r>
      <w:r>
        <w:t>to be further discussed</w:t>
      </w:r>
    </w:p>
  </w:comment>
  <w:comment w:id="180" w:author="Jones, Andy" w:date="2016-07-05T15:55:00Z" w:initials="JA">
    <w:p w14:paraId="2723CED4" w14:textId="18EDEF77" w:rsidR="00FA1C4D" w:rsidRDefault="00FA1C4D">
      <w:pPr>
        <w:pStyle w:val="CommentText"/>
      </w:pPr>
      <w:r>
        <w:rPr>
          <w:rStyle w:val="CommentReference"/>
        </w:rPr>
        <w:annotationRef/>
      </w:r>
      <w:r>
        <w:t>Possible cases in spectral library matching where this doesn’t exist?</w:t>
      </w:r>
    </w:p>
  </w:comment>
  <w:comment w:id="181" w:author="Jones, Andy" w:date="2016-07-05T15:56:00Z" w:initials="JA">
    <w:p w14:paraId="117D858E" w14:textId="2727E84B" w:rsidR="00535A2A" w:rsidRDefault="00535A2A">
      <w:pPr>
        <w:pStyle w:val="CommentText"/>
      </w:pPr>
      <w:r>
        <w:rPr>
          <w:rStyle w:val="CommentReference"/>
        </w:rPr>
        <w:annotationRef/>
      </w:r>
      <w:r>
        <w:t>As above</w:t>
      </w:r>
    </w:p>
  </w:comment>
  <w:comment w:id="182" w:author="Jones, Andy" w:date="2016-07-05T15:56:00Z" w:initials="JA">
    <w:p w14:paraId="0EDB388A" w14:textId="36B6B51C" w:rsidR="00AC43A7" w:rsidRDefault="00AC43A7">
      <w:pPr>
        <w:pStyle w:val="CommentText"/>
      </w:pPr>
      <w:r>
        <w:rPr>
          <w:rStyle w:val="CommentReference"/>
        </w:rPr>
        <w:annotationRef/>
      </w:r>
      <w:r>
        <w:t>To update</w:t>
      </w:r>
    </w:p>
  </w:comment>
  <w:comment w:id="183" w:author="Jones, Andy" w:date="2016-07-05T15:56:00Z" w:initials="JA">
    <w:p w14:paraId="0491A818" w14:textId="0885A7BA" w:rsidR="001B42F9" w:rsidRDefault="001B42F9">
      <w:pPr>
        <w:pStyle w:val="CommentText"/>
      </w:pPr>
      <w:r>
        <w:rPr>
          <w:rStyle w:val="CommentReference"/>
        </w:rPr>
        <w:annotationRef/>
      </w:r>
      <w:r>
        <w:t>In fact intended both for fragmentation spectra and MS1 – improve description</w:t>
      </w:r>
    </w:p>
  </w:comment>
  <w:comment w:id="184" w:author="Jones, Andy" w:date="2016-07-05T12:17:00Z" w:initials="JA">
    <w:p w14:paraId="6E827343" w14:textId="1D8CCE2C" w:rsidR="00BD1F22" w:rsidRDefault="00BD1F22">
      <w:pPr>
        <w:pStyle w:val="CommentText"/>
      </w:pPr>
      <w:r>
        <w:rPr>
          <w:rStyle w:val="CommentReference"/>
        </w:rPr>
        <w:annotationRef/>
      </w:r>
    </w:p>
  </w:comment>
  <w:comment w:id="185" w:author="Jones, Andy" w:date="2016-07-05T12:17:00Z" w:initials="JA">
    <w:p w14:paraId="3DCE3923" w14:textId="6F55A5F8" w:rsidR="00BD1F22" w:rsidRDefault="00BD1F22">
      <w:pPr>
        <w:pStyle w:val="CommentText"/>
      </w:pPr>
      <w:r>
        <w:rPr>
          <w:rStyle w:val="CommentReference"/>
        </w:rPr>
        <w:annotationRef/>
      </w:r>
      <w:r>
        <w:t>TRUE OR FALSE? Case of using internal standards represented how?</w:t>
      </w:r>
    </w:p>
  </w:comment>
  <w:comment w:id="186" w:author="Jones, Andy" w:date="2016-07-05T13:54:00Z" w:initials="JA">
    <w:p w14:paraId="7E22D42D" w14:textId="3A623418" w:rsidR="00A728F8" w:rsidRDefault="00A728F8">
      <w:pPr>
        <w:pStyle w:val="CommentText"/>
      </w:pPr>
      <w:r>
        <w:rPr>
          <w:rStyle w:val="CommentReference"/>
        </w:rPr>
        <w:annotationRef/>
      </w:r>
      <w:r>
        <w:t xml:space="preserve">If these are just double values, how should they be linked to </w:t>
      </w:r>
      <w:r w:rsidR="00844B7D">
        <w:t>the score type</w:t>
      </w:r>
    </w:p>
  </w:comment>
  <w:comment w:id="187" w:author="Jones, Andy" w:date="2016-07-05T13:55:00Z" w:initials="JA">
    <w:p w14:paraId="57BC1BDD" w14:textId="6EE8A0A6" w:rsidR="00D728B8" w:rsidRDefault="00D728B8">
      <w:pPr>
        <w:pStyle w:val="CommentText"/>
      </w:pPr>
      <w:r>
        <w:rPr>
          <w:rStyle w:val="CommentReference"/>
        </w:rPr>
        <w:annotationRef/>
      </w:r>
      <w:r>
        <w:t>Maybe this becomes search_engine_score[1-n] then we have lots of nulls where different search engines are used</w:t>
      </w:r>
    </w:p>
  </w:comment>
  <w:comment w:id="188" w:author="Jones, Andy" w:date="2016-07-05T16:00:00Z" w:initials="JA">
    <w:p w14:paraId="0DA3CDF3" w14:textId="48E03A5E" w:rsidR="00E201C1" w:rsidRDefault="00E201C1">
      <w:pPr>
        <w:pStyle w:val="CommentText"/>
      </w:pPr>
      <w:r>
        <w:rPr>
          <w:rStyle w:val="CommentReference"/>
        </w:rPr>
        <w:annotationRef/>
      </w:r>
      <w:r>
        <w:t>To be discussed for non-ranked ID events, whether to use 0 or -1 or something else</w:t>
      </w:r>
      <w:bookmarkStart w:id="189" w:name="_GoBack"/>
      <w:bookmarkEnd w:id="189"/>
    </w:p>
  </w:comment>
  <w:comment w:id="190" w:author="Jones, Andy" w:date="2016-07-05T11:14:00Z" w:initials="JA">
    <w:p w14:paraId="04CE640E" w14:textId="77777777" w:rsidR="00BD1F22" w:rsidRDefault="00BD1F22" w:rsidP="00BC5359">
      <w:pPr>
        <w:pStyle w:val="CommentText"/>
      </w:pPr>
      <w:r>
        <w:rPr>
          <w:rStyle w:val="CommentReference"/>
        </w:rPr>
        <w:annotationRef/>
      </w:r>
      <w:r>
        <w:t>Improve description</w:t>
      </w:r>
    </w:p>
    <w:p w14:paraId="7CE12EA5" w14:textId="77777777" w:rsidR="00BD1F22" w:rsidRDefault="00BD1F22" w:rsidP="00BC5359">
      <w:pPr>
        <w:pStyle w:val="CommentText"/>
      </w:pPr>
    </w:p>
    <w:p w14:paraId="65C76DAB" w14:textId="77777777" w:rsidR="00BD1F22" w:rsidRDefault="00BD1F22" w:rsidP="00BC5359">
      <w:pPr>
        <w:pStyle w:val="CommentText"/>
      </w:pPr>
    </w:p>
    <w:p w14:paraId="6E7E77FF" w14:textId="2EC73188" w:rsidR="00BD1F22" w:rsidRDefault="00BD1F22" w:rsidP="00BC5359">
      <w:pPr>
        <w:pStyle w:val="CommentText"/>
      </w:pPr>
      <w:r>
        <w:t>Not clear if this is needed for SME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CEB6C4" w15:done="0"/>
  <w15:commentEx w15:paraId="1D4A33ED" w15:done="0"/>
  <w15:commentEx w15:paraId="427A8E82" w15:done="0"/>
  <w15:commentEx w15:paraId="0DE49D45" w15:done="0"/>
  <w15:commentEx w15:paraId="06DBCAF1" w15:done="0"/>
  <w15:commentEx w15:paraId="766781FB" w15:done="0"/>
  <w15:commentEx w15:paraId="5C453D58" w15:done="0"/>
  <w15:commentEx w15:paraId="7E12F2B4" w15:done="0"/>
  <w15:commentEx w15:paraId="20260293" w15:done="0"/>
  <w15:commentEx w15:paraId="7F8BF35B" w15:done="0"/>
  <w15:commentEx w15:paraId="5B2C0657" w15:done="0"/>
  <w15:commentEx w15:paraId="5E2A4D2E" w15:done="0"/>
  <w15:commentEx w15:paraId="4E36601E" w15:done="0"/>
  <w15:commentEx w15:paraId="2D82B71A" w15:done="0"/>
  <w15:commentEx w15:paraId="3B119ADF" w15:done="0"/>
  <w15:commentEx w15:paraId="15398199" w15:done="0"/>
  <w15:commentEx w15:paraId="68094C9D" w15:done="0"/>
  <w15:commentEx w15:paraId="3F1AC7B4" w15:done="0"/>
  <w15:commentEx w15:paraId="0A9BE091" w15:done="0"/>
  <w15:commentEx w15:paraId="7B08600C" w15:done="0"/>
  <w15:commentEx w15:paraId="167599E6" w15:paraIdParent="7B08600C" w15:done="0"/>
  <w15:commentEx w15:paraId="2723CED4" w15:done="0"/>
  <w15:commentEx w15:paraId="117D858E" w15:done="0"/>
  <w15:commentEx w15:paraId="0EDB388A" w15:done="0"/>
  <w15:commentEx w15:paraId="0491A818" w15:done="0"/>
  <w15:commentEx w15:paraId="6E827343" w15:done="0"/>
  <w15:commentEx w15:paraId="3DCE3923" w15:paraIdParent="6E827343" w15:done="0"/>
  <w15:commentEx w15:paraId="7E22D42D" w15:done="0"/>
  <w15:commentEx w15:paraId="57BC1BDD" w15:done="0"/>
  <w15:commentEx w15:paraId="0DA3CDF3" w15:done="0"/>
  <w15:commentEx w15:paraId="6E7E77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1C972" w14:textId="77777777" w:rsidR="00C57D05" w:rsidRDefault="00C57D05">
      <w:r>
        <w:separator/>
      </w:r>
    </w:p>
  </w:endnote>
  <w:endnote w:type="continuationSeparator" w:id="0">
    <w:p w14:paraId="23282AE6" w14:textId="77777777" w:rsidR="00C57D05" w:rsidRDefault="00C57D05">
      <w:r>
        <w:continuationSeparator/>
      </w:r>
    </w:p>
  </w:endnote>
  <w:endnote w:type="continuationNotice" w:id="1">
    <w:p w14:paraId="142611AF" w14:textId="77777777" w:rsidR="00C57D05" w:rsidRDefault="00C57D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BD1F22" w:rsidRDefault="00BD1F22"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E201C1">
      <w:rPr>
        <w:rStyle w:val="PageNumber"/>
        <w:noProof/>
      </w:rPr>
      <w:t>82</w:t>
    </w:r>
    <w:r>
      <w:rPr>
        <w:rStyle w:val="PageNumber"/>
      </w:rPr>
      <w:fldChar w:fldCharType="end"/>
    </w:r>
    <w:r>
      <w:rPr>
        <w:rStyle w:val="PageNumber"/>
      </w:rPr>
      <w:t xml:space="preserve"> / </w:t>
    </w:r>
    <w:fldSimple w:instr=" NUMPAGES   \* MERGEFORMAT ">
      <w:r w:rsidR="00E201C1" w:rsidRPr="00E201C1">
        <w:rPr>
          <w:rStyle w:val="PageNumber"/>
          <w:noProof/>
        </w:rPr>
        <w:t>8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ADD4E3" w14:textId="77777777" w:rsidR="00C57D05" w:rsidRDefault="00C57D05">
      <w:r>
        <w:separator/>
      </w:r>
    </w:p>
  </w:footnote>
  <w:footnote w:type="continuationSeparator" w:id="0">
    <w:p w14:paraId="3A0BD735" w14:textId="77777777" w:rsidR="00C57D05" w:rsidRDefault="00C57D05">
      <w:r>
        <w:continuationSeparator/>
      </w:r>
    </w:p>
  </w:footnote>
  <w:footnote w:type="continuationNotice" w:id="1">
    <w:p w14:paraId="40DB42FF" w14:textId="77777777" w:rsidR="00C57D05" w:rsidRDefault="00C57D05"/>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BD1F22" w:rsidRDefault="00BD1F22"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BD1F22" w:rsidRDefault="00BD1F22" w:rsidP="007A1183">
    <w:pPr>
      <w:rPr>
        <w:lang w:val="en-GB"/>
      </w:rPr>
    </w:pPr>
    <w:r>
      <w:rPr>
        <w:lang w:val="en-GB"/>
      </w:rPr>
      <w:t>PSI Recommendation</w:t>
    </w:r>
  </w:p>
  <w:p w14:paraId="35531101" w14:textId="77777777" w:rsidR="00BD1F22" w:rsidRDefault="00BD1F22" w:rsidP="007A1183">
    <w:pPr>
      <w:rPr>
        <w:lang w:val="en-GB"/>
      </w:rPr>
    </w:pPr>
    <w:r>
      <w:rPr>
        <w:lang w:val="en-GB"/>
      </w:rPr>
      <w:t>PSI Proteomics Informatics Workgroup</w:t>
    </w:r>
  </w:p>
  <w:p w14:paraId="4EC033DF" w14:textId="77777777" w:rsidR="00BD1F22" w:rsidRDefault="00BD1F22" w:rsidP="007A1183">
    <w:pPr>
      <w:rPr>
        <w:lang w:val="en-GB"/>
      </w:rPr>
    </w:pPr>
    <w:r>
      <w:rPr>
        <w:lang w:val="en-GB"/>
      </w:rPr>
      <w:t xml:space="preserve">Version 1.0.0 </w:t>
    </w:r>
  </w:p>
  <w:p w14:paraId="3E92CA0E" w14:textId="77777777" w:rsidR="00BD1F22" w:rsidRPr="00296A1E" w:rsidRDefault="00BD1F22" w:rsidP="007A1183">
    <w:pPr>
      <w:jc w:val="right"/>
    </w:pPr>
    <w:r w:rsidRPr="00296A1E">
      <w:t>Johannes Griss, European Bioinformatics Institute</w:t>
    </w:r>
  </w:p>
  <w:p w14:paraId="205E3EF9" w14:textId="77777777" w:rsidR="00BD1F22" w:rsidRPr="00296A1E" w:rsidRDefault="00BD1F22" w:rsidP="007A1183">
    <w:pPr>
      <w:jc w:val="right"/>
    </w:pPr>
    <w:r w:rsidRPr="00296A1E">
      <w:t xml:space="preserve">Timo Sachsenberg, </w:t>
    </w:r>
    <w:r w:rsidRPr="00296A1E">
      <w:rPr>
        <w:rFonts w:cs="Arial"/>
      </w:rPr>
      <w:t xml:space="preserve">University </w:t>
    </w:r>
    <w:r w:rsidRPr="00296A1E">
      <w:t>of Tübingen</w:t>
    </w:r>
  </w:p>
  <w:p w14:paraId="5AA29FA9" w14:textId="77777777" w:rsidR="00BD1F22" w:rsidRPr="00296A1E" w:rsidRDefault="00BD1F22" w:rsidP="007A1183">
    <w:pPr>
      <w:jc w:val="right"/>
    </w:pPr>
    <w:r w:rsidRPr="00296A1E">
      <w:t xml:space="preserve">Mathias Walzer, </w:t>
    </w:r>
    <w:r w:rsidRPr="00296A1E">
      <w:rPr>
        <w:rFonts w:cs="Arial"/>
      </w:rPr>
      <w:t>University of Tübingen</w:t>
    </w:r>
  </w:p>
  <w:p w14:paraId="2BD401FE" w14:textId="77777777" w:rsidR="00BD1F22" w:rsidRPr="001320BD" w:rsidRDefault="00BD1F22" w:rsidP="007A1183">
    <w:pPr>
      <w:jc w:val="right"/>
    </w:pPr>
    <w:r w:rsidRPr="001320BD">
      <w:t>Oliver Kohlbacher, University of Tübingen</w:t>
    </w:r>
  </w:p>
  <w:p w14:paraId="7F5D40D1" w14:textId="77777777" w:rsidR="00BD1F22" w:rsidRPr="001320BD" w:rsidRDefault="00BD1F22" w:rsidP="007A1183">
    <w:pPr>
      <w:ind w:left="360"/>
      <w:jc w:val="right"/>
    </w:pPr>
    <w:r>
      <w:t>Andrew R. Jones, University of Liverpool</w:t>
    </w:r>
  </w:p>
  <w:p w14:paraId="378C8012" w14:textId="77777777" w:rsidR="00BD1F22" w:rsidRPr="00296A1E" w:rsidRDefault="00BD1F22" w:rsidP="007A1183">
    <w:pPr>
      <w:jc w:val="right"/>
    </w:pPr>
    <w:r>
      <w:t>Henning Hermjakob</w:t>
    </w:r>
    <w:r w:rsidRPr="00B64B28">
      <w:t>, European Bioinformatics Institute</w:t>
    </w:r>
  </w:p>
  <w:p w14:paraId="241A0CFB" w14:textId="77777777" w:rsidR="00BD1F22" w:rsidRPr="00B64B28" w:rsidRDefault="00BD1F22" w:rsidP="007A1183">
    <w:pPr>
      <w:jc w:val="right"/>
    </w:pPr>
    <w:r w:rsidRPr="00B64B28">
      <w:t xml:space="preserve">Juan Antonio Vizcaíno, European Bioinformatics Institute </w:t>
    </w:r>
  </w:p>
  <w:p w14:paraId="1670B5E1" w14:textId="77777777" w:rsidR="00BD1F22" w:rsidRDefault="00BD1F22" w:rsidP="007A1183"/>
  <w:p w14:paraId="7CFE3128" w14:textId="77777777" w:rsidR="00BD1F22" w:rsidRDefault="00BD1F22" w:rsidP="007A1183">
    <w:pPr>
      <w:jc w:val="right"/>
    </w:pPr>
    <w:r>
      <w:t>June 1, 2012</w:t>
    </w:r>
  </w:p>
  <w:p w14:paraId="3EB0C31E" w14:textId="77777777" w:rsidR="00BD1F22" w:rsidRDefault="00BD1F22"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68" type="#_x0000_t75" style="width:12.25pt;height:12.2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4"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3"/>
  </w:num>
  <w:num w:numId="14">
    <w:abstractNumId w:val="36"/>
  </w:num>
  <w:num w:numId="15">
    <w:abstractNumId w:val="38"/>
  </w:num>
  <w:num w:numId="16">
    <w:abstractNumId w:val="32"/>
  </w:num>
  <w:num w:numId="17">
    <w:abstractNumId w:val="42"/>
  </w:num>
  <w:num w:numId="18">
    <w:abstractNumId w:val="17"/>
  </w:num>
  <w:num w:numId="19">
    <w:abstractNumId w:val="39"/>
  </w:num>
  <w:num w:numId="20">
    <w:abstractNumId w:val="47"/>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0"/>
  </w:num>
  <w:num w:numId="28">
    <w:abstractNumId w:val="15"/>
  </w:num>
  <w:num w:numId="29">
    <w:abstractNumId w:val="33"/>
  </w:num>
  <w:num w:numId="30">
    <w:abstractNumId w:val="18"/>
  </w:num>
  <w:num w:numId="31">
    <w:abstractNumId w:val="37"/>
  </w:num>
  <w:num w:numId="32">
    <w:abstractNumId w:val="22"/>
  </w:num>
  <w:num w:numId="33">
    <w:abstractNumId w:val="45"/>
  </w:num>
  <w:num w:numId="34">
    <w:abstractNumId w:val="49"/>
  </w:num>
  <w:num w:numId="35">
    <w:abstractNumId w:val="41"/>
  </w:num>
  <w:num w:numId="36">
    <w:abstractNumId w:val="13"/>
  </w:num>
  <w:num w:numId="37">
    <w:abstractNumId w:val="34"/>
  </w:num>
  <w:num w:numId="38">
    <w:abstractNumId w:val="24"/>
  </w:num>
  <w:num w:numId="39">
    <w:abstractNumId w:val="51"/>
  </w:num>
  <w:num w:numId="40">
    <w:abstractNumId w:val="31"/>
  </w:num>
  <w:num w:numId="41">
    <w:abstractNumId w:val="21"/>
  </w:num>
  <w:num w:numId="42">
    <w:abstractNumId w:val="48"/>
  </w:num>
  <w:num w:numId="43">
    <w:abstractNumId w:val="14"/>
  </w:num>
  <w:num w:numId="44">
    <w:abstractNumId w:val="22"/>
  </w:num>
  <w:num w:numId="45">
    <w:abstractNumId w:val="23"/>
  </w:num>
  <w:num w:numId="46">
    <w:abstractNumId w:val="0"/>
  </w:num>
  <w:num w:numId="47">
    <w:abstractNumId w:val="44"/>
  </w:num>
  <w:num w:numId="48">
    <w:abstractNumId w:val="11"/>
  </w:num>
  <w:num w:numId="49">
    <w:abstractNumId w:val="16"/>
  </w:num>
  <w:num w:numId="50">
    <w:abstractNumId w:val="35"/>
  </w:num>
  <w:num w:numId="51">
    <w:abstractNumId w:val="26"/>
  </w:num>
  <w:num w:numId="52">
    <w:abstractNumId w:val="40"/>
  </w:num>
  <w:num w:numId="53">
    <w:abstractNumId w:val="46"/>
  </w:num>
  <w:num w:numId="54">
    <w:abstractNumId w:val="19"/>
  </w:num>
  <w:num w:numId="55">
    <w:abstractNumId w:val="29"/>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1E4D"/>
    <w:rsid w:val="000035F0"/>
    <w:rsid w:val="0000388B"/>
    <w:rsid w:val="0000528C"/>
    <w:rsid w:val="00005D87"/>
    <w:rsid w:val="00006606"/>
    <w:rsid w:val="00007757"/>
    <w:rsid w:val="000110EC"/>
    <w:rsid w:val="0001559C"/>
    <w:rsid w:val="000162FE"/>
    <w:rsid w:val="000169B7"/>
    <w:rsid w:val="00017904"/>
    <w:rsid w:val="00020BCB"/>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7A61"/>
    <w:rsid w:val="000C04AE"/>
    <w:rsid w:val="000C1A35"/>
    <w:rsid w:val="000C1D66"/>
    <w:rsid w:val="000C4B15"/>
    <w:rsid w:val="000D098B"/>
    <w:rsid w:val="000D0D93"/>
    <w:rsid w:val="000D392D"/>
    <w:rsid w:val="000D75EF"/>
    <w:rsid w:val="000E0C77"/>
    <w:rsid w:val="000E1197"/>
    <w:rsid w:val="000E223E"/>
    <w:rsid w:val="000E2420"/>
    <w:rsid w:val="000E44F8"/>
    <w:rsid w:val="000E5A62"/>
    <w:rsid w:val="000E6CAA"/>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3665"/>
    <w:rsid w:val="0011599C"/>
    <w:rsid w:val="0012038D"/>
    <w:rsid w:val="0012174E"/>
    <w:rsid w:val="00121EBC"/>
    <w:rsid w:val="00124314"/>
    <w:rsid w:val="00124BA6"/>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0CB"/>
    <w:rsid w:val="00164508"/>
    <w:rsid w:val="0016484B"/>
    <w:rsid w:val="00167660"/>
    <w:rsid w:val="00167AF3"/>
    <w:rsid w:val="00172F18"/>
    <w:rsid w:val="001737A7"/>
    <w:rsid w:val="00175455"/>
    <w:rsid w:val="00177FD4"/>
    <w:rsid w:val="00181BA7"/>
    <w:rsid w:val="00181D7F"/>
    <w:rsid w:val="00183172"/>
    <w:rsid w:val="001834F9"/>
    <w:rsid w:val="00184DE5"/>
    <w:rsid w:val="00185508"/>
    <w:rsid w:val="0018651D"/>
    <w:rsid w:val="001923AC"/>
    <w:rsid w:val="001962C5"/>
    <w:rsid w:val="001974B9"/>
    <w:rsid w:val="0019777F"/>
    <w:rsid w:val="00197EEF"/>
    <w:rsid w:val="001A31AF"/>
    <w:rsid w:val="001A3281"/>
    <w:rsid w:val="001A3CF1"/>
    <w:rsid w:val="001A3F7B"/>
    <w:rsid w:val="001A7128"/>
    <w:rsid w:val="001B160B"/>
    <w:rsid w:val="001B1CFE"/>
    <w:rsid w:val="001B22F4"/>
    <w:rsid w:val="001B3591"/>
    <w:rsid w:val="001B42F9"/>
    <w:rsid w:val="001B50A5"/>
    <w:rsid w:val="001B5554"/>
    <w:rsid w:val="001C0B66"/>
    <w:rsid w:val="001C18FE"/>
    <w:rsid w:val="001C2EA3"/>
    <w:rsid w:val="001C4770"/>
    <w:rsid w:val="001C7440"/>
    <w:rsid w:val="001D01A4"/>
    <w:rsid w:val="001D1FDB"/>
    <w:rsid w:val="001D24C0"/>
    <w:rsid w:val="001D291A"/>
    <w:rsid w:val="001D3C12"/>
    <w:rsid w:val="001D4C16"/>
    <w:rsid w:val="001D7DEC"/>
    <w:rsid w:val="001E454B"/>
    <w:rsid w:val="001E69A3"/>
    <w:rsid w:val="001E6B2B"/>
    <w:rsid w:val="001F0896"/>
    <w:rsid w:val="001F32A2"/>
    <w:rsid w:val="001F5A07"/>
    <w:rsid w:val="001F5A77"/>
    <w:rsid w:val="001F5D51"/>
    <w:rsid w:val="001F5F5F"/>
    <w:rsid w:val="002007B5"/>
    <w:rsid w:val="002012FC"/>
    <w:rsid w:val="0020199E"/>
    <w:rsid w:val="002020B7"/>
    <w:rsid w:val="00202F3D"/>
    <w:rsid w:val="0020557B"/>
    <w:rsid w:val="00207395"/>
    <w:rsid w:val="002111D9"/>
    <w:rsid w:val="00216150"/>
    <w:rsid w:val="0022015C"/>
    <w:rsid w:val="00220366"/>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5648A"/>
    <w:rsid w:val="00261FA4"/>
    <w:rsid w:val="00262561"/>
    <w:rsid w:val="00262E9E"/>
    <w:rsid w:val="00263563"/>
    <w:rsid w:val="002660EC"/>
    <w:rsid w:val="0026639A"/>
    <w:rsid w:val="00270090"/>
    <w:rsid w:val="002731E9"/>
    <w:rsid w:val="00273AD1"/>
    <w:rsid w:val="00273D4F"/>
    <w:rsid w:val="00275B06"/>
    <w:rsid w:val="002770CA"/>
    <w:rsid w:val="00277868"/>
    <w:rsid w:val="00281557"/>
    <w:rsid w:val="00281CCD"/>
    <w:rsid w:val="002834DE"/>
    <w:rsid w:val="00285A4C"/>
    <w:rsid w:val="00285F13"/>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254F"/>
    <w:rsid w:val="00334074"/>
    <w:rsid w:val="003366FD"/>
    <w:rsid w:val="00336E23"/>
    <w:rsid w:val="00337F22"/>
    <w:rsid w:val="00340755"/>
    <w:rsid w:val="00341E4F"/>
    <w:rsid w:val="0034303B"/>
    <w:rsid w:val="00343215"/>
    <w:rsid w:val="0034364E"/>
    <w:rsid w:val="003458A5"/>
    <w:rsid w:val="003504F1"/>
    <w:rsid w:val="003528CA"/>
    <w:rsid w:val="00352C39"/>
    <w:rsid w:val="00352EE3"/>
    <w:rsid w:val="00353EB0"/>
    <w:rsid w:val="00354AC6"/>
    <w:rsid w:val="00357FFC"/>
    <w:rsid w:val="00361219"/>
    <w:rsid w:val="003614D4"/>
    <w:rsid w:val="003638F5"/>
    <w:rsid w:val="00372673"/>
    <w:rsid w:val="00373BA6"/>
    <w:rsid w:val="003743E6"/>
    <w:rsid w:val="003754BD"/>
    <w:rsid w:val="00375CB3"/>
    <w:rsid w:val="0038057C"/>
    <w:rsid w:val="0038161A"/>
    <w:rsid w:val="00382CF9"/>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3B91"/>
    <w:rsid w:val="003C6B44"/>
    <w:rsid w:val="003C708B"/>
    <w:rsid w:val="003C7B20"/>
    <w:rsid w:val="003D13DF"/>
    <w:rsid w:val="003D14E0"/>
    <w:rsid w:val="003D1E4B"/>
    <w:rsid w:val="003D268D"/>
    <w:rsid w:val="003D4A71"/>
    <w:rsid w:val="003D4AFB"/>
    <w:rsid w:val="003D6875"/>
    <w:rsid w:val="003E0018"/>
    <w:rsid w:val="003E2399"/>
    <w:rsid w:val="003E381A"/>
    <w:rsid w:val="003E578D"/>
    <w:rsid w:val="003E7BF4"/>
    <w:rsid w:val="003F046A"/>
    <w:rsid w:val="003F165B"/>
    <w:rsid w:val="003F2910"/>
    <w:rsid w:val="003F3A63"/>
    <w:rsid w:val="003F6BA6"/>
    <w:rsid w:val="003F7E8E"/>
    <w:rsid w:val="003F7F18"/>
    <w:rsid w:val="00400B36"/>
    <w:rsid w:val="0040137E"/>
    <w:rsid w:val="00404C6B"/>
    <w:rsid w:val="0040501B"/>
    <w:rsid w:val="00405C76"/>
    <w:rsid w:val="004066C5"/>
    <w:rsid w:val="00406DFA"/>
    <w:rsid w:val="00407728"/>
    <w:rsid w:val="00407F93"/>
    <w:rsid w:val="00411B21"/>
    <w:rsid w:val="004126EC"/>
    <w:rsid w:val="00413986"/>
    <w:rsid w:val="004211BC"/>
    <w:rsid w:val="00423A6C"/>
    <w:rsid w:val="00423CE5"/>
    <w:rsid w:val="00423D44"/>
    <w:rsid w:val="004263CD"/>
    <w:rsid w:val="00432B10"/>
    <w:rsid w:val="00432FC7"/>
    <w:rsid w:val="004335B2"/>
    <w:rsid w:val="00433B6E"/>
    <w:rsid w:val="00435199"/>
    <w:rsid w:val="004371C2"/>
    <w:rsid w:val="00442E2B"/>
    <w:rsid w:val="00442F29"/>
    <w:rsid w:val="00445206"/>
    <w:rsid w:val="00446B83"/>
    <w:rsid w:val="00447553"/>
    <w:rsid w:val="00447808"/>
    <w:rsid w:val="004479FC"/>
    <w:rsid w:val="00450A5B"/>
    <w:rsid w:val="00453AD8"/>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9C6"/>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30F4"/>
    <w:rsid w:val="004E48AB"/>
    <w:rsid w:val="004E5DDC"/>
    <w:rsid w:val="004E640B"/>
    <w:rsid w:val="004E737E"/>
    <w:rsid w:val="004F5041"/>
    <w:rsid w:val="004F573F"/>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19E7"/>
    <w:rsid w:val="00532837"/>
    <w:rsid w:val="0053325E"/>
    <w:rsid w:val="00534BD9"/>
    <w:rsid w:val="00535A2A"/>
    <w:rsid w:val="00540046"/>
    <w:rsid w:val="0054139C"/>
    <w:rsid w:val="0054241B"/>
    <w:rsid w:val="00545E5E"/>
    <w:rsid w:val="00546AF6"/>
    <w:rsid w:val="00546D67"/>
    <w:rsid w:val="00547860"/>
    <w:rsid w:val="0055113F"/>
    <w:rsid w:val="00552552"/>
    <w:rsid w:val="005534EB"/>
    <w:rsid w:val="00553A70"/>
    <w:rsid w:val="005562FE"/>
    <w:rsid w:val="0055673E"/>
    <w:rsid w:val="005619D9"/>
    <w:rsid w:val="00562F64"/>
    <w:rsid w:val="00563929"/>
    <w:rsid w:val="00563F64"/>
    <w:rsid w:val="00565310"/>
    <w:rsid w:val="005659D5"/>
    <w:rsid w:val="00570693"/>
    <w:rsid w:val="0057669A"/>
    <w:rsid w:val="0057789F"/>
    <w:rsid w:val="00590D57"/>
    <w:rsid w:val="0059119A"/>
    <w:rsid w:val="00591289"/>
    <w:rsid w:val="00591CA6"/>
    <w:rsid w:val="00592A37"/>
    <w:rsid w:val="005A0C7F"/>
    <w:rsid w:val="005A141D"/>
    <w:rsid w:val="005A1D10"/>
    <w:rsid w:val="005A44D8"/>
    <w:rsid w:val="005A4506"/>
    <w:rsid w:val="005A54C5"/>
    <w:rsid w:val="005A5F47"/>
    <w:rsid w:val="005B1AC1"/>
    <w:rsid w:val="005B2114"/>
    <w:rsid w:val="005B258E"/>
    <w:rsid w:val="005B347F"/>
    <w:rsid w:val="005B45F8"/>
    <w:rsid w:val="005B6676"/>
    <w:rsid w:val="005B7DA9"/>
    <w:rsid w:val="005C0AFC"/>
    <w:rsid w:val="005C5637"/>
    <w:rsid w:val="005C7F2A"/>
    <w:rsid w:val="005D18D1"/>
    <w:rsid w:val="005D2304"/>
    <w:rsid w:val="005D2FC2"/>
    <w:rsid w:val="005D487A"/>
    <w:rsid w:val="005D530E"/>
    <w:rsid w:val="005D661A"/>
    <w:rsid w:val="005D79E2"/>
    <w:rsid w:val="005E30D8"/>
    <w:rsid w:val="005E35B2"/>
    <w:rsid w:val="005E59B4"/>
    <w:rsid w:val="005E6756"/>
    <w:rsid w:val="005E6FDA"/>
    <w:rsid w:val="005F1D6B"/>
    <w:rsid w:val="005F2392"/>
    <w:rsid w:val="005F2A7B"/>
    <w:rsid w:val="005F3144"/>
    <w:rsid w:val="005F333C"/>
    <w:rsid w:val="005F5588"/>
    <w:rsid w:val="006021AC"/>
    <w:rsid w:val="00602E80"/>
    <w:rsid w:val="00605B79"/>
    <w:rsid w:val="00605D8B"/>
    <w:rsid w:val="006107F2"/>
    <w:rsid w:val="00610B10"/>
    <w:rsid w:val="00612EFC"/>
    <w:rsid w:val="006132F7"/>
    <w:rsid w:val="00613FC9"/>
    <w:rsid w:val="00614555"/>
    <w:rsid w:val="00615731"/>
    <w:rsid w:val="00615D2D"/>
    <w:rsid w:val="00620253"/>
    <w:rsid w:val="006217B2"/>
    <w:rsid w:val="00622A45"/>
    <w:rsid w:val="006245E3"/>
    <w:rsid w:val="006316EF"/>
    <w:rsid w:val="00632E3E"/>
    <w:rsid w:val="00633A62"/>
    <w:rsid w:val="00637D31"/>
    <w:rsid w:val="006416F6"/>
    <w:rsid w:val="00646107"/>
    <w:rsid w:val="00647E24"/>
    <w:rsid w:val="006505FF"/>
    <w:rsid w:val="00650FDB"/>
    <w:rsid w:val="00653EC3"/>
    <w:rsid w:val="00654C79"/>
    <w:rsid w:val="0065680A"/>
    <w:rsid w:val="00661675"/>
    <w:rsid w:val="0066239B"/>
    <w:rsid w:val="00664666"/>
    <w:rsid w:val="0066549A"/>
    <w:rsid w:val="00666538"/>
    <w:rsid w:val="00671151"/>
    <w:rsid w:val="00672781"/>
    <w:rsid w:val="0067320B"/>
    <w:rsid w:val="00673D3D"/>
    <w:rsid w:val="0067495A"/>
    <w:rsid w:val="006759C1"/>
    <w:rsid w:val="00677950"/>
    <w:rsid w:val="00680385"/>
    <w:rsid w:val="00680D6D"/>
    <w:rsid w:val="00681F90"/>
    <w:rsid w:val="00681FDF"/>
    <w:rsid w:val="00682869"/>
    <w:rsid w:val="00682E5B"/>
    <w:rsid w:val="00683C71"/>
    <w:rsid w:val="00684C56"/>
    <w:rsid w:val="006865F7"/>
    <w:rsid w:val="0068777B"/>
    <w:rsid w:val="00690A10"/>
    <w:rsid w:val="00691D9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0515"/>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5351"/>
    <w:rsid w:val="007369C1"/>
    <w:rsid w:val="00740B4C"/>
    <w:rsid w:val="00742256"/>
    <w:rsid w:val="0074404E"/>
    <w:rsid w:val="0074561C"/>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77F74"/>
    <w:rsid w:val="00780684"/>
    <w:rsid w:val="007825A9"/>
    <w:rsid w:val="00782CC5"/>
    <w:rsid w:val="007839F3"/>
    <w:rsid w:val="00783D04"/>
    <w:rsid w:val="00787812"/>
    <w:rsid w:val="00791E9A"/>
    <w:rsid w:val="00793764"/>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23C8"/>
    <w:rsid w:val="007B4B93"/>
    <w:rsid w:val="007B714B"/>
    <w:rsid w:val="007C1054"/>
    <w:rsid w:val="007C4BDD"/>
    <w:rsid w:val="007D0F7C"/>
    <w:rsid w:val="007D27F4"/>
    <w:rsid w:val="007D4658"/>
    <w:rsid w:val="007D6662"/>
    <w:rsid w:val="007D7A02"/>
    <w:rsid w:val="007E240F"/>
    <w:rsid w:val="007E3A75"/>
    <w:rsid w:val="007E40A6"/>
    <w:rsid w:val="007E4F7A"/>
    <w:rsid w:val="007E527D"/>
    <w:rsid w:val="007E7746"/>
    <w:rsid w:val="007E7AC5"/>
    <w:rsid w:val="007F0DDA"/>
    <w:rsid w:val="007F0FF3"/>
    <w:rsid w:val="007F12DA"/>
    <w:rsid w:val="007F7D51"/>
    <w:rsid w:val="0080051F"/>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1B9A"/>
    <w:rsid w:val="0082228A"/>
    <w:rsid w:val="00823A57"/>
    <w:rsid w:val="00825678"/>
    <w:rsid w:val="00826180"/>
    <w:rsid w:val="00826FB8"/>
    <w:rsid w:val="0083002D"/>
    <w:rsid w:val="00830091"/>
    <w:rsid w:val="008309AC"/>
    <w:rsid w:val="008320FD"/>
    <w:rsid w:val="00832399"/>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6FF"/>
    <w:rsid w:val="00854995"/>
    <w:rsid w:val="0085523B"/>
    <w:rsid w:val="0085630C"/>
    <w:rsid w:val="008574CE"/>
    <w:rsid w:val="00860374"/>
    <w:rsid w:val="00861891"/>
    <w:rsid w:val="008627E1"/>
    <w:rsid w:val="00862ADC"/>
    <w:rsid w:val="008633B9"/>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A05"/>
    <w:rsid w:val="0089670B"/>
    <w:rsid w:val="008A05D6"/>
    <w:rsid w:val="008A06AA"/>
    <w:rsid w:val="008A16B9"/>
    <w:rsid w:val="008A1A78"/>
    <w:rsid w:val="008A1CA9"/>
    <w:rsid w:val="008A2A7C"/>
    <w:rsid w:val="008A2CA3"/>
    <w:rsid w:val="008A612C"/>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780"/>
    <w:rsid w:val="008D1861"/>
    <w:rsid w:val="008D1F56"/>
    <w:rsid w:val="008D3C10"/>
    <w:rsid w:val="008D45A4"/>
    <w:rsid w:val="008D577B"/>
    <w:rsid w:val="008E2C5A"/>
    <w:rsid w:val="008E2FB7"/>
    <w:rsid w:val="008E337B"/>
    <w:rsid w:val="008E42C6"/>
    <w:rsid w:val="008E4AB0"/>
    <w:rsid w:val="008E702E"/>
    <w:rsid w:val="008F4D65"/>
    <w:rsid w:val="00901CDA"/>
    <w:rsid w:val="00902249"/>
    <w:rsid w:val="0090646B"/>
    <w:rsid w:val="0091679F"/>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6309A"/>
    <w:rsid w:val="00963903"/>
    <w:rsid w:val="009641A2"/>
    <w:rsid w:val="00970721"/>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579A"/>
    <w:rsid w:val="00996166"/>
    <w:rsid w:val="00996423"/>
    <w:rsid w:val="009A309C"/>
    <w:rsid w:val="009A4979"/>
    <w:rsid w:val="009A746D"/>
    <w:rsid w:val="009A78FA"/>
    <w:rsid w:val="009B051B"/>
    <w:rsid w:val="009B0ABA"/>
    <w:rsid w:val="009B1D61"/>
    <w:rsid w:val="009B2C52"/>
    <w:rsid w:val="009B2DE7"/>
    <w:rsid w:val="009B3930"/>
    <w:rsid w:val="009B5CAF"/>
    <w:rsid w:val="009B5D9E"/>
    <w:rsid w:val="009B641F"/>
    <w:rsid w:val="009B6E38"/>
    <w:rsid w:val="009B789B"/>
    <w:rsid w:val="009B7D6A"/>
    <w:rsid w:val="009C128F"/>
    <w:rsid w:val="009C1390"/>
    <w:rsid w:val="009C3569"/>
    <w:rsid w:val="009C3873"/>
    <w:rsid w:val="009C3D87"/>
    <w:rsid w:val="009C40DB"/>
    <w:rsid w:val="009C52C0"/>
    <w:rsid w:val="009C631F"/>
    <w:rsid w:val="009C6F25"/>
    <w:rsid w:val="009D6834"/>
    <w:rsid w:val="009D6862"/>
    <w:rsid w:val="009D705E"/>
    <w:rsid w:val="009E04E6"/>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42A52"/>
    <w:rsid w:val="00A46513"/>
    <w:rsid w:val="00A47A79"/>
    <w:rsid w:val="00A47E26"/>
    <w:rsid w:val="00A51D1C"/>
    <w:rsid w:val="00A56E65"/>
    <w:rsid w:val="00A611A0"/>
    <w:rsid w:val="00A6382C"/>
    <w:rsid w:val="00A65834"/>
    <w:rsid w:val="00A66F1B"/>
    <w:rsid w:val="00A700CC"/>
    <w:rsid w:val="00A70AD2"/>
    <w:rsid w:val="00A728F8"/>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3A7"/>
    <w:rsid w:val="00AC4D55"/>
    <w:rsid w:val="00AC6312"/>
    <w:rsid w:val="00AC650F"/>
    <w:rsid w:val="00AD38C2"/>
    <w:rsid w:val="00AD60EA"/>
    <w:rsid w:val="00AE0684"/>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07BC1"/>
    <w:rsid w:val="00B106FC"/>
    <w:rsid w:val="00B10ADF"/>
    <w:rsid w:val="00B14AD8"/>
    <w:rsid w:val="00B1559E"/>
    <w:rsid w:val="00B15934"/>
    <w:rsid w:val="00B2006E"/>
    <w:rsid w:val="00B21566"/>
    <w:rsid w:val="00B248CC"/>
    <w:rsid w:val="00B24A82"/>
    <w:rsid w:val="00B267B3"/>
    <w:rsid w:val="00B272A4"/>
    <w:rsid w:val="00B276F6"/>
    <w:rsid w:val="00B3069D"/>
    <w:rsid w:val="00B31BD8"/>
    <w:rsid w:val="00B32E1F"/>
    <w:rsid w:val="00B342D1"/>
    <w:rsid w:val="00B3713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4C51"/>
    <w:rsid w:val="00B6566B"/>
    <w:rsid w:val="00B65D26"/>
    <w:rsid w:val="00B65F81"/>
    <w:rsid w:val="00B6678B"/>
    <w:rsid w:val="00B7291C"/>
    <w:rsid w:val="00B73B5D"/>
    <w:rsid w:val="00B7594A"/>
    <w:rsid w:val="00B77900"/>
    <w:rsid w:val="00B8021B"/>
    <w:rsid w:val="00B804E1"/>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46AE"/>
    <w:rsid w:val="00BA7D6B"/>
    <w:rsid w:val="00BB0D70"/>
    <w:rsid w:val="00BB34B5"/>
    <w:rsid w:val="00BB37E5"/>
    <w:rsid w:val="00BB64D7"/>
    <w:rsid w:val="00BB72B6"/>
    <w:rsid w:val="00BC0F89"/>
    <w:rsid w:val="00BC15FD"/>
    <w:rsid w:val="00BC1C5E"/>
    <w:rsid w:val="00BC35DB"/>
    <w:rsid w:val="00BC5359"/>
    <w:rsid w:val="00BC5A74"/>
    <w:rsid w:val="00BC6B4F"/>
    <w:rsid w:val="00BC6D12"/>
    <w:rsid w:val="00BC6E09"/>
    <w:rsid w:val="00BC74C3"/>
    <w:rsid w:val="00BC7676"/>
    <w:rsid w:val="00BD0CC6"/>
    <w:rsid w:val="00BD1F22"/>
    <w:rsid w:val="00BD7493"/>
    <w:rsid w:val="00BD7EE5"/>
    <w:rsid w:val="00BE026E"/>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27636"/>
    <w:rsid w:val="00C318A9"/>
    <w:rsid w:val="00C345D6"/>
    <w:rsid w:val="00C354B0"/>
    <w:rsid w:val="00C36258"/>
    <w:rsid w:val="00C37485"/>
    <w:rsid w:val="00C3757D"/>
    <w:rsid w:val="00C40CA2"/>
    <w:rsid w:val="00C4108A"/>
    <w:rsid w:val="00C43FBE"/>
    <w:rsid w:val="00C46085"/>
    <w:rsid w:val="00C46111"/>
    <w:rsid w:val="00C5452C"/>
    <w:rsid w:val="00C57D05"/>
    <w:rsid w:val="00C60C16"/>
    <w:rsid w:val="00C61F26"/>
    <w:rsid w:val="00C63620"/>
    <w:rsid w:val="00C64819"/>
    <w:rsid w:val="00C65568"/>
    <w:rsid w:val="00C66AC8"/>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2AE2"/>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78E8"/>
    <w:rsid w:val="00D3216A"/>
    <w:rsid w:val="00D3419D"/>
    <w:rsid w:val="00D35E8E"/>
    <w:rsid w:val="00D36C0A"/>
    <w:rsid w:val="00D36EC5"/>
    <w:rsid w:val="00D37BDA"/>
    <w:rsid w:val="00D40398"/>
    <w:rsid w:val="00D40739"/>
    <w:rsid w:val="00D40A9B"/>
    <w:rsid w:val="00D431E0"/>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5C7"/>
    <w:rsid w:val="00D76F84"/>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733E"/>
    <w:rsid w:val="00DD7EC6"/>
    <w:rsid w:val="00DE0520"/>
    <w:rsid w:val="00DE1C55"/>
    <w:rsid w:val="00DE2701"/>
    <w:rsid w:val="00DE47FD"/>
    <w:rsid w:val="00DE713F"/>
    <w:rsid w:val="00DE731A"/>
    <w:rsid w:val="00DE7D92"/>
    <w:rsid w:val="00DF35DD"/>
    <w:rsid w:val="00DF4016"/>
    <w:rsid w:val="00DF4657"/>
    <w:rsid w:val="00DF469D"/>
    <w:rsid w:val="00DF471F"/>
    <w:rsid w:val="00DF518C"/>
    <w:rsid w:val="00DF5A04"/>
    <w:rsid w:val="00DF7D6A"/>
    <w:rsid w:val="00DF7F89"/>
    <w:rsid w:val="00E00DD5"/>
    <w:rsid w:val="00E02DB9"/>
    <w:rsid w:val="00E04202"/>
    <w:rsid w:val="00E11B56"/>
    <w:rsid w:val="00E15271"/>
    <w:rsid w:val="00E201C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5537"/>
    <w:rsid w:val="00E361C7"/>
    <w:rsid w:val="00E37649"/>
    <w:rsid w:val="00E37CF7"/>
    <w:rsid w:val="00E37D89"/>
    <w:rsid w:val="00E40AAC"/>
    <w:rsid w:val="00E4225F"/>
    <w:rsid w:val="00E43445"/>
    <w:rsid w:val="00E47332"/>
    <w:rsid w:val="00E47462"/>
    <w:rsid w:val="00E502CA"/>
    <w:rsid w:val="00E51250"/>
    <w:rsid w:val="00E51957"/>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F0C7B"/>
    <w:rsid w:val="00EF16A0"/>
    <w:rsid w:val="00EF525E"/>
    <w:rsid w:val="00EF6841"/>
    <w:rsid w:val="00EF7033"/>
    <w:rsid w:val="00EF710E"/>
    <w:rsid w:val="00F004F1"/>
    <w:rsid w:val="00F0121B"/>
    <w:rsid w:val="00F03991"/>
    <w:rsid w:val="00F074FB"/>
    <w:rsid w:val="00F07FF1"/>
    <w:rsid w:val="00F1192E"/>
    <w:rsid w:val="00F12C4A"/>
    <w:rsid w:val="00F14093"/>
    <w:rsid w:val="00F15431"/>
    <w:rsid w:val="00F15F30"/>
    <w:rsid w:val="00F17A03"/>
    <w:rsid w:val="00F264F2"/>
    <w:rsid w:val="00F27BEA"/>
    <w:rsid w:val="00F30238"/>
    <w:rsid w:val="00F30452"/>
    <w:rsid w:val="00F32105"/>
    <w:rsid w:val="00F32519"/>
    <w:rsid w:val="00F3253E"/>
    <w:rsid w:val="00F32EE0"/>
    <w:rsid w:val="00F3305E"/>
    <w:rsid w:val="00F357A5"/>
    <w:rsid w:val="00F35FE2"/>
    <w:rsid w:val="00F37F22"/>
    <w:rsid w:val="00F40A8F"/>
    <w:rsid w:val="00F41D6B"/>
    <w:rsid w:val="00F41DC6"/>
    <w:rsid w:val="00F421F1"/>
    <w:rsid w:val="00F42BC1"/>
    <w:rsid w:val="00F44277"/>
    <w:rsid w:val="00F45644"/>
    <w:rsid w:val="00F46075"/>
    <w:rsid w:val="00F4646C"/>
    <w:rsid w:val="00F508EB"/>
    <w:rsid w:val="00F5231E"/>
    <w:rsid w:val="00F5307E"/>
    <w:rsid w:val="00F548ED"/>
    <w:rsid w:val="00F54D0E"/>
    <w:rsid w:val="00F56486"/>
    <w:rsid w:val="00F57D90"/>
    <w:rsid w:val="00F634EE"/>
    <w:rsid w:val="00F6528A"/>
    <w:rsid w:val="00F6543F"/>
    <w:rsid w:val="00F66A79"/>
    <w:rsid w:val="00F6707A"/>
    <w:rsid w:val="00F678EB"/>
    <w:rsid w:val="00F67A2A"/>
    <w:rsid w:val="00F71492"/>
    <w:rsid w:val="00F727C8"/>
    <w:rsid w:val="00F72D54"/>
    <w:rsid w:val="00F7415D"/>
    <w:rsid w:val="00F77C81"/>
    <w:rsid w:val="00F85D45"/>
    <w:rsid w:val="00F873B0"/>
    <w:rsid w:val="00F91FB4"/>
    <w:rsid w:val="00F93EDC"/>
    <w:rsid w:val="00F95BEA"/>
    <w:rsid w:val="00F96165"/>
    <w:rsid w:val="00F97D5F"/>
    <w:rsid w:val="00FA00CA"/>
    <w:rsid w:val="00FA0706"/>
    <w:rsid w:val="00FA0E48"/>
    <w:rsid w:val="00FA1C4D"/>
    <w:rsid w:val="00FA35F4"/>
    <w:rsid w:val="00FA574B"/>
    <w:rsid w:val="00FA75A2"/>
    <w:rsid w:val="00FB0E26"/>
    <w:rsid w:val="00FB3956"/>
    <w:rsid w:val="00FB4313"/>
    <w:rsid w:val="00FB4C45"/>
    <w:rsid w:val="00FB5975"/>
    <w:rsid w:val="00FB5EA7"/>
    <w:rsid w:val="00FB69EA"/>
    <w:rsid w:val="00FB7BE6"/>
    <w:rsid w:val="00FB7DD5"/>
    <w:rsid w:val="00FC02B2"/>
    <w:rsid w:val="00FC0D23"/>
    <w:rsid w:val="00FC348F"/>
    <w:rsid w:val="00FC39C7"/>
    <w:rsid w:val="00FC6A85"/>
    <w:rsid w:val="00FD1782"/>
    <w:rsid w:val="00FD3243"/>
    <w:rsid w:val="00FD3302"/>
    <w:rsid w:val="00FD36AA"/>
    <w:rsid w:val="00FD45A3"/>
    <w:rsid w:val="00FD4DCB"/>
    <w:rsid w:val="00FD6E48"/>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microsoft.com/office/2011/relationships/people" Target="peop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mailto:juan@ebi.ac.uk"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40B83B-AE4E-411E-ADC7-AC2D2A98CB1A}">
  <ds:schemaRefs>
    <ds:schemaRef ds:uri="http://schemas.openxmlformats.org/officeDocument/2006/bibliography"/>
  </ds:schemaRefs>
</ds:datastoreItem>
</file>

<file path=customXml/itemProps2.xml><?xml version="1.0" encoding="utf-8"?>
<ds:datastoreItem xmlns:ds="http://schemas.openxmlformats.org/officeDocument/2006/customXml" ds:itemID="{A826CA3A-8BF5-4D7A-B715-8BCA3F360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3</TotalTime>
  <Pages>83</Pages>
  <Words>23619</Words>
  <Characters>134630</Characters>
  <Application>Microsoft Office Word</Application>
  <DocSecurity>0</DocSecurity>
  <Lines>1121</Lines>
  <Paragraphs>31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57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205</cp:revision>
  <cp:lastPrinted>2014-06-20T14:50:00Z</cp:lastPrinted>
  <dcterms:created xsi:type="dcterms:W3CDTF">2016-07-04T09:22:00Z</dcterms:created>
  <dcterms:modified xsi:type="dcterms:W3CDTF">2016-07-05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